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6F9132" w14:textId="155126B9" w:rsidR="00A61166" w:rsidRPr="00161B58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n</w:t>
      </w:r>
      <w:r w:rsidR="008D0E4B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g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large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scale urban </w:t>
      </w:r>
      <w:r w:rsidR="00B62DD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nd-</w:t>
      </w:r>
      <w:r w:rsidR="00C552A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use </w:t>
      </w:r>
      <w:r w:rsidR="006D6D36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patterns and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ynamics </w:t>
      </w:r>
      <w:r w:rsidR="00C552A9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sing</w:t>
      </w:r>
      <w:r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the </w:t>
      </w:r>
      <w:r w:rsidR="00C94888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eep learning arch</w:t>
      </w:r>
      <w:r w:rsidR="00033E43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tecture</w:t>
      </w:r>
    </w:p>
    <w:p w14:paraId="211050C2" w14:textId="11587C46" w:rsidR="00EA1491" w:rsidRPr="00424860" w:rsidRDefault="00EA1491" w:rsidP="004D6494">
      <w:pPr>
        <w:rPr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</w:p>
    <w:p w14:paraId="5A37ACD2" w14:textId="2723BCD7" w:rsidR="00896FEC" w:rsidRPr="00594A3F" w:rsidRDefault="00896FEC" w:rsidP="00625C38">
      <w:pPr>
        <w:pStyle w:val="Heading1"/>
        <w:spacing w:line="276" w:lineRule="auto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t>1. Introduction</w:t>
      </w:r>
    </w:p>
    <w:p w14:paraId="755E9386" w14:textId="48DD3435" w:rsidR="000D19B8" w:rsidRPr="00424860" w:rsidRDefault="001A3C7C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4208E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yLTA1LTI2VDEzOjUzOjE4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yLTA1LTI2VDEzOjUzOjE4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ItMDUtMjZUMTM6NTM6MTg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365DD" w:rsidRPr="00424860">
        <w:rPr>
          <w:rFonts w:ascii="Calibri" w:hAnsi="Calibri" w:cs="Calibri"/>
        </w:rPr>
        <w:t>. 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E850F5">
        <w:rPr>
          <w:rFonts w:ascii="Calibri" w:hAnsi="Calibri" w:cs="Calibri"/>
        </w:rPr>
        <w:t>dynamics</w:t>
      </w:r>
      <w:r w:rsidR="00E850F5" w:rsidRPr="00424860">
        <w:rPr>
          <w:rFonts w:ascii="Calibri" w:hAnsi="Calibri" w:cs="Calibri"/>
        </w:rPr>
        <w:t xml:space="preserve"> </w:t>
      </w:r>
      <w:r w:rsidR="00870AFF" w:rsidRPr="00424860">
        <w:rPr>
          <w:rFonts w:ascii="Calibri" w:hAnsi="Calibri" w:cs="Calibri"/>
        </w:rPr>
        <w:t xml:space="preserve">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</w:t>
      </w:r>
      <w:r w:rsidR="006363C0">
        <w:rPr>
          <w:rFonts w:ascii="Calibri" w:hAnsi="Calibri" w:cs="Calibri"/>
        </w:rPr>
        <w:t>due to its</w:t>
      </w:r>
      <w:r w:rsidR="00CF050D" w:rsidRPr="00424860">
        <w:rPr>
          <w:rFonts w:ascii="Calibri" w:hAnsi="Calibri" w:cs="Calibri"/>
        </w:rPr>
        <w:t xml:space="preserve"> 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and soio-economic </w:t>
      </w:r>
      <w:r w:rsidR="00CF050D" w:rsidRPr="00424860">
        <w:rPr>
          <w:rFonts w:ascii="Calibri" w:hAnsi="Calibri" w:cs="Calibri"/>
        </w:rPr>
        <w:t xml:space="preserve">impacts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3EF4E3936EFD4761B6A5DAAC1A977082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ItMDUtMjZUMTM6NTM6MTg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1LTI2VDEzOjUzOjE4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patterns and </w:t>
      </w:r>
      <w:r w:rsidR="001D6031" w:rsidRPr="00424860">
        <w:rPr>
          <w:rFonts w:ascii="Calibri" w:hAnsi="Calibri" w:cs="Calibri"/>
        </w:rPr>
        <w:t xml:space="preserve">dynamics 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r w:rsidR="00FB4C20">
        <w:rPr>
          <w:rFonts w:ascii="Calibri" w:hAnsi="Calibri" w:cs="Calibri"/>
        </w:rPr>
        <w:t xml:space="preserve">as a basis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yLTA1LTI2VDEzOjUzOjE4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ItMDUtMjZUMTM6NTM6MTg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i0wNS0yNlQxMzo1MzoxOC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96A6470254CF487D9FCE09D241118BF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I2VDEzOjUzOjE4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E546BC">
        <w:rPr>
          <w:rFonts w:ascii="Calibri" w:hAnsi="Calibri" w:cs="Calibri"/>
        </w:rPr>
        <w:t xml:space="preserve">spatial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of cities </w:t>
      </w:r>
      <w:r w:rsidR="006C7461" w:rsidRPr="00424860">
        <w:rPr>
          <w:rFonts w:ascii="Calibri" w:hAnsi="Calibri" w:cs="Calibri"/>
        </w:rPr>
        <w:t xml:space="preserve">based on historical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1LTI2VDEzOjUzOjE4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>urban 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>spatial dynamics, patterns, and stochasticities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S0yNlQxMzo1MzoxOC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6D08CF12" w:rsidR="006C7461" w:rsidRPr="00424860" w:rsidRDefault="006C7461" w:rsidP="00483CF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capture </w:t>
      </w:r>
      <w:r w:rsidRPr="00424860">
        <w:rPr>
          <w:rFonts w:ascii="Calibri" w:hAnsi="Calibri" w:cs="Calibri"/>
        </w:rPr>
        <w:t xml:space="preserve">real-world urban </w:t>
      </w:r>
      <w:r w:rsidR="004D0F65" w:rsidRPr="00424860">
        <w:rPr>
          <w:rFonts w:ascii="Calibri" w:hAnsi="Calibri" w:cs="Calibri"/>
        </w:rPr>
        <w:t>patterns</w:t>
      </w:r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2CD2984FD9E240F4A14E388867DC281B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1LTI2VDEzOjUzOjE4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r w:rsidR="00DD6B47" w:rsidRPr="00424860">
        <w:rPr>
          <w:rFonts w:ascii="Calibri" w:hAnsi="Calibri" w:cs="Calibri"/>
        </w:rPr>
        <w:t xml:space="preserve">are composed </w:t>
      </w:r>
      <w:r w:rsidR="00ED6471" w:rsidRPr="00424860">
        <w:rPr>
          <w:rFonts w:ascii="Calibri" w:hAnsi="Calibri" w:cs="Calibri"/>
        </w:rPr>
        <w:t>of</w:t>
      </w:r>
      <w:r w:rsidRPr="00424860">
        <w:rPr>
          <w:rFonts w:ascii="Calibri" w:hAnsi="Calibri" w:cs="Calibri"/>
        </w:rPr>
        <w:t xml:space="preserve"> </w:t>
      </w:r>
      <w:r w:rsidR="005253C4">
        <w:rPr>
          <w:rFonts w:ascii="Calibri" w:hAnsi="Calibri" w:cs="Calibri"/>
        </w:rPr>
        <w:t xml:space="preserve">the elements of </w:t>
      </w:r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>, and stochastic factors</w:t>
      </w:r>
      <w:r w:rsidR="00A61905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633947A8393B49B9AF15B2AEDAC187B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NTM6MTg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3423AA">
        <w:rPr>
          <w:rFonts w:ascii="Calibri" w:hAnsi="Calibri" w:cs="Calibri" w:hint="eastAsia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>biophysical, geographic, and socio</w:t>
      </w:r>
      <w:r w:rsidR="00FD49EA">
        <w:rPr>
          <w:rFonts w:ascii="Calibri" w:hAnsi="Calibri" w:cs="Calibri"/>
        </w:rPr>
        <w:t>-</w:t>
      </w:r>
      <w:r w:rsidR="000E2300" w:rsidRPr="00424860">
        <w:rPr>
          <w:rFonts w:ascii="Calibri" w:hAnsi="Calibri" w:cs="Calibri"/>
        </w:rPr>
        <w:t xml:space="preserve">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r w:rsidR="00AF24CD" w:rsidRPr="00424860">
        <w:rPr>
          <w:rFonts w:ascii="Calibri" w:hAnsi="Calibri" w:cs="Calibri"/>
        </w:rPr>
        <w:t>encourage</w:t>
      </w:r>
      <w:r w:rsidR="00703EDC" w:rsidRPr="00424860">
        <w:rPr>
          <w:rFonts w:ascii="Calibri" w:hAnsi="Calibri" w:cs="Calibri"/>
        </w:rPr>
        <w:t xml:space="preserve"> or </w:t>
      </w:r>
      <w:r w:rsidR="00AF24CD" w:rsidRPr="00424860">
        <w:rPr>
          <w:rFonts w:ascii="Calibri" w:hAnsi="Calibri" w:cs="Calibri"/>
        </w:rPr>
        <w:t>hinder</w:t>
      </w:r>
      <w:r w:rsidR="00703EDC" w:rsidRPr="00424860">
        <w:rPr>
          <w:rFonts w:ascii="Calibri" w:hAnsi="Calibri" w:cs="Calibri"/>
        </w:rPr>
        <w:t xml:space="preserve"> </w:t>
      </w:r>
      <w:r w:rsidR="00E1275D" w:rsidRPr="00424860">
        <w:rPr>
          <w:rFonts w:ascii="Calibri" w:hAnsi="Calibri" w:cs="Calibri"/>
        </w:rPr>
        <w:t xml:space="preserve">the </w:t>
      </w:r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process</w:t>
      </w:r>
      <w:r w:rsidR="009B4698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UtMjZUMTM6NTM6MTg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r w:rsidR="00B62DD9">
        <w:rPr>
          <w:rFonts w:ascii="Calibri" w:hAnsi="Calibri" w:cs="Calibri"/>
        </w:rPr>
        <w:t>land-use</w:t>
      </w:r>
      <w:r w:rsidR="00B06D24" w:rsidRPr="00424860">
        <w:rPr>
          <w:rFonts w:ascii="Calibri" w:hAnsi="Calibri" w:cs="Calibri"/>
        </w:rPr>
        <w:t xml:space="preserve"> occurring in the immediate vicinity of each cell</w:t>
      </w:r>
      <w:r w:rsidR="00784D39">
        <w:rPr>
          <w:rFonts w:ascii="Calibri" w:hAnsi="Calibri" w:cs="Calibri"/>
        </w:rPr>
        <w:t>,</w:t>
      </w:r>
      <w:r w:rsidR="00B06D24" w:rsidRPr="00424860">
        <w:rPr>
          <w:rFonts w:ascii="Calibri" w:hAnsi="Calibri" w:cs="Calibri"/>
        </w:rPr>
        <w:t xml:space="preserve">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>ed according to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B08D5B1DB1344A62BDA0E040D9C270E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S0yNlQxMzo1MzoxOC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r w:rsidR="003C7D6B">
        <w:rPr>
          <w:rFonts w:ascii="Calibri" w:hAnsi="Calibri" w:cs="Calibri"/>
        </w:rPr>
        <w:t>regulate</w:t>
      </w:r>
      <w:r w:rsidR="003C7D6B" w:rsidRPr="00424860">
        <w:rPr>
          <w:rFonts w:ascii="Calibri" w:hAnsi="Calibri" w:cs="Calibri"/>
        </w:rPr>
        <w:t xml:space="preserve"> </w:t>
      </w:r>
      <w:r w:rsidR="001C1CE7">
        <w:rPr>
          <w:rFonts w:ascii="Calibri" w:hAnsi="Calibri" w:cs="Calibri"/>
        </w:rPr>
        <w:t>and</w:t>
      </w:r>
      <w:r w:rsidR="001C1CE7" w:rsidRPr="00424860">
        <w:rPr>
          <w:rFonts w:ascii="Calibri" w:hAnsi="Calibri" w:cs="Calibri"/>
        </w:rPr>
        <w:t xml:space="preserve">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</w:t>
      </w:r>
      <w:r w:rsidR="001C1CE7">
        <w:rPr>
          <w:rFonts w:ascii="Calibri" w:hAnsi="Calibri" w:cs="Calibri"/>
        </w:rPr>
        <w:t>, respectively</w:t>
      </w:r>
      <w:r w:rsidR="00291A5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>utomatic rule extraction includ</w:t>
      </w:r>
      <w:r w:rsidR="00010AF0" w:rsidRPr="00424860">
        <w:rPr>
          <w:rFonts w:ascii="Calibri" w:hAnsi="Calibri" w:cs="Calibri"/>
        </w:rPr>
        <w:t>es</w:t>
      </w:r>
      <w:r w:rsidR="005B0A52" w:rsidRPr="00424860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yLTA1LTI2VDEzOjUzOjE4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UtMjZUMTM6NTM6MTg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i0wNS0yNlQxMzo1MzoxOC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>ility of 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r w:rsidR="00074ABC" w:rsidRPr="00424860">
        <w:rPr>
          <w:rFonts w:ascii="Calibri" w:hAnsi="Calibri" w:cs="Calibri"/>
        </w:rPr>
        <w:t>-based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dynamics </w:t>
      </w:r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0BE0278F" w:rsidR="006C7461" w:rsidRPr="00424860" w:rsidRDefault="00886027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lastRenderedPageBreak/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>to increase the predictive accuracy of urban land</w:t>
      </w:r>
      <w:r w:rsidR="00084974" w:rsidRPr="00424860">
        <w:rPr>
          <w:rFonts w:ascii="Calibri" w:hAnsi="Calibri" w:cs="Calibri"/>
        </w:rPr>
        <w:t>-</w:t>
      </w:r>
      <w:r w:rsidR="003E49FF" w:rsidRPr="00424860">
        <w:rPr>
          <w:rFonts w:ascii="Calibri" w:hAnsi="Calibri" w:cs="Calibri"/>
        </w:rPr>
        <w:t xml:space="preserve">use 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 xml:space="preserve">ome studies </w:t>
      </w:r>
      <w:r w:rsidR="00783347">
        <w:rPr>
          <w:rFonts w:ascii="Calibri" w:hAnsi="Calibri" w:cs="Calibri"/>
        </w:rPr>
        <w:t xml:space="preserve">have </w:t>
      </w:r>
      <w:r w:rsidR="00704526" w:rsidRPr="00424860">
        <w:rPr>
          <w:rFonts w:ascii="Calibri" w:hAnsi="Calibri" w:cs="Calibri"/>
        </w:rPr>
        <w:t>sub</w:t>
      </w:r>
      <w:r w:rsidR="003223D6">
        <w:rPr>
          <w:rFonts w:ascii="Calibri" w:hAnsi="Calibri" w:cs="Calibri"/>
        </w:rPr>
        <w:t>divide</w:t>
      </w:r>
      <w:r w:rsidR="00783347">
        <w:rPr>
          <w:rFonts w:ascii="Calibri" w:hAnsi="Calibri" w:cs="Calibri"/>
        </w:rPr>
        <w:t>d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independent transition rule sets to be constructed to align with the </w:t>
      </w:r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</w:t>
      </w:r>
      <w:r w:rsidR="00264AE8">
        <w:rPr>
          <w:rFonts w:ascii="Calibri" w:hAnsi="Calibri" w:cs="Calibri"/>
        </w:rPr>
        <w:t xml:space="preserve">have </w:t>
      </w:r>
      <w:r w:rsidR="006C7461" w:rsidRPr="00424860">
        <w:rPr>
          <w:rFonts w:ascii="Calibri" w:hAnsi="Calibri" w:cs="Calibri"/>
        </w:rPr>
        <w:t>incorporate</w:t>
      </w:r>
      <w:r w:rsidR="00264AE8">
        <w:rPr>
          <w:rFonts w:ascii="Calibri" w:hAnsi="Calibri" w:cs="Calibri"/>
        </w:rPr>
        <w:t>d</w:t>
      </w:r>
      <w:r w:rsidR="006C7461" w:rsidRPr="00424860">
        <w:rPr>
          <w:rFonts w:ascii="Calibri" w:hAnsi="Calibri" w:cs="Calibri"/>
        </w:rPr>
        <w:t xml:space="preserve">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>configurations of urban dynamics</w:t>
      </w:r>
      <w:r w:rsidR="006C74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NTM6MTg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UzOjE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264AE8">
        <w:rPr>
          <w:rFonts w:ascii="Calibri" w:hAnsi="Calibri" w:cs="Calibri"/>
        </w:rPr>
        <w:t xml:space="preserve">a </w:t>
      </w:r>
      <w:r w:rsidR="007B0EFB">
        <w:rPr>
          <w:rFonts w:ascii="Calibri" w:hAnsi="Calibri" w:cs="Calibri"/>
        </w:rPr>
        <w:t>tempo</w:t>
      </w:r>
      <w:r w:rsidR="00FA3A6B">
        <w:rPr>
          <w:rFonts w:ascii="Calibri" w:hAnsi="Calibri" w:cs="Calibri"/>
        </w:rPr>
        <w:t xml:space="preserve">ral </w:t>
      </w:r>
      <w:r w:rsidR="00420EE5">
        <w:rPr>
          <w:rFonts w:ascii="Calibri" w:hAnsi="Calibri" w:cs="Calibri"/>
        </w:rPr>
        <w:t>process</w:t>
      </w:r>
      <w:r w:rsidR="00420EE5" w:rsidRPr="00424860">
        <w:rPr>
          <w:rFonts w:ascii="Calibri" w:hAnsi="Calibri" w:cs="Calibri"/>
        </w:rPr>
        <w:t xml:space="preserve"> </w:t>
      </w:r>
      <w:r w:rsidR="000505D2" w:rsidRPr="00424860">
        <w:rPr>
          <w:rFonts w:ascii="Calibri" w:hAnsi="Calibri" w:cs="Calibri"/>
        </w:rPr>
        <w:t xml:space="preserve">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the future urban layout</w:t>
      </w:r>
      <w:r w:rsidR="00420EE5">
        <w:rPr>
          <w:rFonts w:ascii="Calibri" w:hAnsi="Calibri" w:cs="Calibri"/>
        </w:rPr>
        <w:t>, while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ItMDUtMjZUMTM6NTM6MTg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I2VDEzOjUzOjE4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r w:rsidR="00805B6A" w:rsidRPr="00424860">
        <w:rPr>
          <w:rFonts w:ascii="Calibri" w:hAnsi="Calibri" w:cs="Calibri"/>
        </w:rPr>
        <w:t>dynamics</w:t>
      </w:r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Despite having successfully constructed transition rules, these studies </w:t>
      </w:r>
      <w:r w:rsidR="00420EE5">
        <w:rPr>
          <w:rFonts w:ascii="Calibri" w:hAnsi="Calibri" w:cs="Calibri"/>
        </w:rPr>
        <w:t>identified signficant</w:t>
      </w:r>
      <w:r w:rsidR="00420EE5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mismatches </w:t>
      </w:r>
      <w:r w:rsidR="00420EE5">
        <w:rPr>
          <w:rFonts w:ascii="Calibri" w:hAnsi="Calibri" w:cs="Calibri"/>
        </w:rPr>
        <w:t xml:space="preserve">when </w:t>
      </w:r>
      <w:r w:rsidR="006C7461" w:rsidRPr="00424860">
        <w:rPr>
          <w:rFonts w:ascii="Calibri" w:hAnsi="Calibri" w:cs="Calibri"/>
        </w:rPr>
        <w:t>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: </w:t>
      </w:r>
      <w:r w:rsidR="009A7E02" w:rsidRPr="00424860">
        <w:rPr>
          <w:rFonts w:ascii="Calibri" w:hAnsi="Calibri" w:cs="Calibri"/>
        </w:rPr>
        <w:t xml:space="preserve">1) introducing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D4195B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S0yNlQxMzo1MzoxOC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D4195B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S0yNlQxMzo1MzoxOC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1LTI2VDEzOjUzOjE4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r w:rsidR="002B33F2" w:rsidRPr="00424860">
        <w:t xml:space="preserve">and spatial configurations </w:t>
      </w:r>
      <w:r w:rsidR="002B33F2" w:rsidRPr="00424860">
        <w:rPr>
          <w:rFonts w:ascii="Calibri" w:hAnsi="Calibri" w:cs="Calibri"/>
        </w:rPr>
        <w:t>of geographical factors 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 dynamics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A36BA" w:rsidRPr="00424860">
        <w:rPr>
          <w:rFonts w:ascii="Calibri" w:hAnsi="Calibri" w:cs="Calibri"/>
        </w:rPr>
        <w:t xml:space="preserve">capture </w:t>
      </w:r>
      <w:r w:rsidR="002247DA">
        <w:rPr>
          <w:rFonts w:ascii="Calibri" w:hAnsi="Calibri" w:cs="Calibri"/>
        </w:rPr>
        <w:t>only part of the</w:t>
      </w:r>
      <w:r w:rsidR="00F87F81" w:rsidRPr="00424860">
        <w:rPr>
          <w:rFonts w:ascii="Calibri" w:hAnsi="Calibri" w:cs="Calibri"/>
        </w:rPr>
        <w:t xml:space="preserve">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 xml:space="preserve">the neighborhood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D4195B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yLTA1LTI2VDEzOjUzOjE4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ItMDUtMjZUMTM6NTM6MTg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Akın &amp; Erdoğan, 2020; Motlagh, Lotfi, Pourmanafi, Ahmadizadeh, &amp; Soffianian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</w:t>
      </w:r>
    </w:p>
    <w:p w14:paraId="031F65A5" w14:textId="0168E885" w:rsidR="006C7461" w:rsidRPr="00424860" w:rsidRDefault="006C7461" w:rsidP="006C746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 xml:space="preserve">onvolutional neural networks (CNN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6F3A23">
        <w:rPr>
          <w:rFonts w:ascii="Calibri" w:hAnsi="Calibri" w:cs="Calibri"/>
        </w:rPr>
        <w:t xml:space="preserve">kind of </w:t>
      </w:r>
      <w:r w:rsidR="001F7AB9">
        <w:rPr>
          <w:rFonts w:ascii="Calibri" w:hAnsi="Calibri" w:cs="Calibri"/>
        </w:rPr>
        <w:t>deep learning</w:t>
      </w:r>
      <w:r w:rsidR="006F3A23">
        <w:rPr>
          <w:rFonts w:ascii="Calibri" w:hAnsi="Calibri" w:cs="Calibri"/>
        </w:rPr>
        <w:t xml:space="preserve"> architecture</w:t>
      </w:r>
      <w:r w:rsidR="00E9076D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visual patterns of different fruits or 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89F96F7FF1284C7B923CCE613F12C88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yLTA1LTI2VDEzOjUzOjE4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F756EC">
        <w:rPr>
          <w:rFonts w:ascii="Calibri" w:hAnsi="Calibri" w:cs="Calibri"/>
        </w:rPr>
        <w:t>CNN</w:t>
      </w:r>
      <w:r w:rsidR="00E252B4" w:rsidRPr="00424860">
        <w:rPr>
          <w:rFonts w:ascii="Calibri" w:hAnsi="Calibri" w:cs="Calibri"/>
        </w:rPr>
        <w:t xml:space="preserve"> are 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yLTA1LTI2VDEzOjUzOjE4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>,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rather than proxied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FoM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 xml:space="preserve">compared 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EF222D" w:rsidRPr="00424860">
        <w:rPr>
          <w:rFonts w:ascii="Calibri" w:hAnsi="Calibri" w:cs="Calibri"/>
        </w:rPr>
        <w:t>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110C5" w:rsidRPr="00424860">
        <w:rPr>
          <w:rFonts w:ascii="Calibri" w:hAnsi="Calibri" w:cs="Calibri"/>
        </w:rPr>
        <w:t>improv</w:t>
      </w:r>
      <w:r w:rsidR="00B545C9">
        <w:rPr>
          <w:rFonts w:ascii="Calibri" w:hAnsi="Calibri" w:cs="Calibri"/>
        </w:rPr>
        <w:t>ing</w:t>
      </w:r>
      <w:r w:rsidR="007110C5" w:rsidRPr="00424860">
        <w:rPr>
          <w:rFonts w:ascii="Calibri" w:hAnsi="Calibri" w:cs="Calibri"/>
        </w:rPr>
        <w:t xml:space="preserve"> the FoM</w:t>
      </w:r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took CNN as 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E95EA3" w:rsidRPr="00424860">
        <w:rPr>
          <w:rFonts w:ascii="Calibri" w:hAnsi="Calibri" w:cs="Calibri"/>
        </w:rPr>
        <w:t xml:space="preserve">were </w:t>
      </w:r>
      <w:r w:rsidR="005E7B3B">
        <w:rPr>
          <w:rFonts w:ascii="Calibri" w:hAnsi="Calibri" w:cs="Calibri"/>
        </w:rPr>
        <w:t xml:space="preserve">therefore </w:t>
      </w:r>
      <w:r w:rsidR="00E95EA3" w:rsidRPr="00424860">
        <w:rPr>
          <w:rFonts w:ascii="Calibri" w:hAnsi="Calibri" w:cs="Calibri"/>
        </w:rPr>
        <w:t xml:space="preserve">bound to </w:t>
      </w:r>
      <w:r w:rsidR="00DF146E" w:rsidRPr="00424860">
        <w:rPr>
          <w:rFonts w:ascii="Calibri" w:hAnsi="Calibri" w:cs="Calibri"/>
        </w:rPr>
        <w:t xml:space="preserve">detect only </w:t>
      </w:r>
      <w:r w:rsidR="00E95EA3" w:rsidRPr="00424860">
        <w:rPr>
          <w:rFonts w:ascii="Calibri" w:hAnsi="Calibri" w:cs="Calibri"/>
        </w:rPr>
        <w:t xml:space="preserve">a </w:t>
      </w:r>
      <w:r w:rsidR="00DF146E" w:rsidRPr="00424860">
        <w:rPr>
          <w:rFonts w:ascii="Calibri" w:hAnsi="Calibri" w:cs="Calibri"/>
        </w:rPr>
        <w:t>definite</w:t>
      </w:r>
      <w:r w:rsidR="00E95EA3" w:rsidRPr="00424860">
        <w:rPr>
          <w:rFonts w:ascii="Calibri" w:hAnsi="Calibri" w:cs="Calibri"/>
        </w:rPr>
        <w:t xml:space="preserve"> neighborhood </w:t>
      </w:r>
      <w:r w:rsidR="00DF146E" w:rsidRPr="00424860">
        <w:rPr>
          <w:rFonts w:ascii="Calibri" w:hAnsi="Calibri" w:cs="Calibri"/>
        </w:rPr>
        <w:t xml:space="preserve">spatial </w:t>
      </w:r>
      <w:r w:rsidR="006B3D6C" w:rsidRPr="00424860">
        <w:rPr>
          <w:rFonts w:ascii="Calibri" w:hAnsi="Calibri" w:cs="Calibri"/>
        </w:rPr>
        <w:t xml:space="preserve">configuration, </w:t>
      </w:r>
      <w:r w:rsidR="006038A7">
        <w:rPr>
          <w:rFonts w:ascii="Calibri" w:hAnsi="Calibri" w:cs="Calibri"/>
        </w:rPr>
        <w:t>overlooking</w:t>
      </w:r>
      <w:r w:rsidR="006038A7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the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of </w:t>
      </w:r>
      <w:r w:rsidR="00E30C9A">
        <w:rPr>
          <w:rFonts w:ascii="Calibri" w:hAnsi="Calibri" w:cs="Calibri"/>
        </w:rPr>
        <w:t>deep learning</w:t>
      </w:r>
      <w:r w:rsidR="005E7B3B">
        <w:rPr>
          <w:rFonts w:ascii="Calibri" w:hAnsi="Calibri" w:cs="Calibri"/>
        </w:rPr>
        <w:t xml:space="preserve">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. </w:t>
      </w:r>
      <w:r w:rsidR="0078792D">
        <w:rPr>
          <w:rFonts w:ascii="Calibri" w:hAnsi="Calibri" w:cs="Calibri"/>
        </w:rPr>
        <w:t>M</w:t>
      </w:r>
      <w:r w:rsidRPr="00424860">
        <w:rPr>
          <w:rFonts w:ascii="Calibri" w:hAnsi="Calibri" w:cs="Calibri"/>
        </w:rPr>
        <w:t>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CNN’s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>have great potential for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 xml:space="preserve">the </w:t>
      </w:r>
      <w:r w:rsidR="003B769F">
        <w:rPr>
          <w:rFonts w:ascii="Calibri" w:hAnsi="Calibri" w:cs="Calibri"/>
        </w:rPr>
        <w:t xml:space="preserve">simulation of </w:t>
      </w:r>
      <w:r w:rsidR="0078792D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>urban development.</w:t>
      </w:r>
    </w:p>
    <w:p w14:paraId="668B29F4" w14:textId="2E5DC69C" w:rsidR="006C7461" w:rsidRPr="00424860" w:rsidRDefault="006C7461" w:rsidP="006C7461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4D27A6">
        <w:rPr>
          <w:rFonts w:ascii="Calibri" w:hAnsi="Calibri"/>
        </w:rPr>
        <w:t xml:space="preserve"> architecture</w:t>
      </w:r>
      <w:r w:rsidR="008C7C0D" w:rsidRPr="00424860">
        <w:rPr>
          <w:rFonts w:ascii="Calibri" w:hAnsi="Calibri"/>
        </w:rPr>
        <w:t xml:space="preserve">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077A0E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EuMC4wIn0=}</w:instrText>
          </w:r>
          <w:r w:rsidRPr="00424860">
            <w:rPr>
              <w:rFonts w:ascii="Calibri" w:hAnsi="Calibri"/>
            </w:rPr>
            <w:fldChar w:fldCharType="separate"/>
          </w:r>
          <w:r w:rsidR="00C74790">
            <w:rPr>
              <w:rFonts w:ascii="Calibri" w:hAnsi="Calibri"/>
            </w:rPr>
            <w:t>(Ronneberger, Fischer, &amp; Brox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5D4C81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robust segmentation performance enables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to be used in multiple fields</w:t>
      </w:r>
      <w:r w:rsidR="003B769F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such as </w:t>
      </w:r>
      <w:r w:rsidR="00564672" w:rsidRPr="00424860">
        <w:rPr>
          <w:rFonts w:ascii="Calibri" w:hAnsi="Calibri" w:cs="Calibri"/>
        </w:rPr>
        <w:t xml:space="preserve">improving global </w:t>
      </w:r>
      <w:r w:rsidR="009F197C" w:rsidRPr="00424860">
        <w:rPr>
          <w:rFonts w:ascii="Calibri" w:hAnsi="Calibri" w:cs="Calibri"/>
        </w:rPr>
        <w:t xml:space="preserve">precipitation </w:t>
      </w:r>
      <w:r w:rsidR="007B0A9E" w:rsidRPr="00424860">
        <w:rPr>
          <w:rFonts w:ascii="Calibri" w:hAnsi="Calibri" w:cs="Calibri"/>
        </w:rPr>
        <w:t>estimation to improve weather prediction</w:t>
      </w:r>
      <w:r w:rsidR="00E75E07" w:rsidRPr="00424860">
        <w:rPr>
          <w:rFonts w:ascii="Calibri" w:hAnsi="Calibri" w:cs="Calibri"/>
        </w:rPr>
        <w:t xml:space="preserve"> system</w:t>
      </w:r>
      <w:r w:rsidR="003B769F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yLTA1LTI2VDEzOjUzOjE4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Ji, Wei, &amp; Lu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66B7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/>
        </w:rPr>
        <w:t xml:space="preserve">Unlike CA models that have a definite 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</w:t>
      </w:r>
      <w:r w:rsidRPr="00424860">
        <w:rPr>
          <w:rFonts w:ascii="Calibri" w:hAnsi="Calibri"/>
        </w:rPr>
        <w:lastRenderedPageBreak/>
        <w:t>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50672872" w:rsidR="00A727D0" w:rsidRPr="00424860" w:rsidRDefault="0017385F" w:rsidP="00F359A7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r w:rsidR="00553E08" w:rsidRPr="00424860">
        <w:rPr>
          <w:rFonts w:ascii="Calibri" w:hAnsi="Calibri"/>
        </w:rPr>
        <w:t xml:space="preserve">we </w:t>
      </w:r>
      <w:r w:rsidR="007D25D1">
        <w:rPr>
          <w:rFonts w:ascii="Calibri" w:hAnsi="Calibri"/>
        </w:rPr>
        <w:t xml:space="preserve">first </w:t>
      </w:r>
      <w:r w:rsidR="00D35A07" w:rsidRPr="00424860">
        <w:rPr>
          <w:rFonts w:ascii="Calibri" w:hAnsi="Calibri"/>
        </w:rPr>
        <w:t>assess</w:t>
      </w:r>
      <w:r w:rsidR="007D25D1">
        <w:rPr>
          <w:rFonts w:ascii="Calibri" w:hAnsi="Calibri"/>
        </w:rPr>
        <w:t>ed</w:t>
      </w:r>
      <w:r w:rsidR="00553E08" w:rsidRPr="00424860">
        <w:rPr>
          <w:rFonts w:ascii="Calibri" w:hAnsi="Calibri"/>
        </w:rPr>
        <w:t xml:space="preserve"> </w:t>
      </w:r>
      <w:r w:rsidR="00D35A07" w:rsidRPr="00424860">
        <w:rPr>
          <w:rFonts w:ascii="Calibri" w:hAnsi="Calibri" w:cs="Calibri"/>
        </w:rPr>
        <w:t xml:space="preserve">the ability of the U-Net deep learning architecture to accurately </w:t>
      </w:r>
      <w:r w:rsidR="006C7461" w:rsidRPr="00424860">
        <w:rPr>
          <w:rFonts w:ascii="Calibri" w:hAnsi="Calibri" w:cs="Calibri"/>
        </w:rPr>
        <w:t>project</w:t>
      </w:r>
      <w:r w:rsidR="00553E08" w:rsidRPr="00424860">
        <w:rPr>
          <w:rFonts w:ascii="Calibri" w:hAnsi="Calibri" w:cs="Calibri"/>
        </w:rPr>
        <w:t xml:space="preserve"> the spatial extent and pattern of</w:t>
      </w:r>
      <w:r w:rsidR="006C7461" w:rsidRPr="00424860">
        <w:rPr>
          <w:rFonts w:ascii="Calibri" w:hAnsi="Calibri" w:cs="Calibri"/>
        </w:rPr>
        <w:t xml:space="preserve"> urban development. </w:t>
      </w:r>
      <w:r w:rsidR="00887D08" w:rsidRPr="00424860">
        <w:rPr>
          <w:rFonts w:ascii="Calibri" w:hAnsi="Calibri" w:cs="Calibri"/>
        </w:rPr>
        <w:t>We</w:t>
      </w:r>
      <w:r w:rsidR="00314F14" w:rsidRPr="00424860">
        <w:rPr>
          <w:rFonts w:ascii="Calibri" w:hAnsi="Calibri" w:cs="Calibri"/>
        </w:rPr>
        <w:t xml:space="preserve"> developed and applied U-Net</w:t>
      </w:r>
      <w:r w:rsidR="006C7461" w:rsidRPr="00424860">
        <w:rPr>
          <w:rFonts w:ascii="Calibri" w:hAnsi="Calibri" w:cs="Calibri"/>
        </w:rPr>
        <w:t xml:space="preserve"> </w:t>
      </w:r>
      <w:r w:rsidR="00314F14" w:rsidRPr="00424860">
        <w:rPr>
          <w:rFonts w:ascii="Calibri" w:hAnsi="Calibri" w:cs="Calibri"/>
        </w:rPr>
        <w:t>to project urban development in the</w:t>
      </w:r>
      <w:r w:rsidR="006C7461" w:rsidRPr="00424860">
        <w:rPr>
          <w:rFonts w:ascii="Calibri" w:hAnsi="Calibri" w:cs="Calibri"/>
        </w:rPr>
        <w:t xml:space="preserve"> North China Plain</w:t>
      </w:r>
      <w:r w:rsidR="00BE17F2" w:rsidRPr="00424860">
        <w:rPr>
          <w:rFonts w:ascii="Calibri" w:hAnsi="Calibri" w:cs="Calibri"/>
        </w:rPr>
        <w:t>—</w:t>
      </w:r>
      <w:r w:rsidR="006467C6" w:rsidRPr="00424860">
        <w:rPr>
          <w:rFonts w:ascii="Calibri" w:hAnsi="Calibri" w:cs="Calibri"/>
        </w:rPr>
        <w:t xml:space="preserve">China’s food bowl and </w:t>
      </w:r>
      <w:r w:rsidR="00BE17F2" w:rsidRPr="00424860">
        <w:rPr>
          <w:rFonts w:ascii="Calibri" w:hAnsi="Calibri" w:cs="Calibri"/>
        </w:rPr>
        <w:t>one of the most rapidly urbani</w:t>
      </w:r>
      <w:r w:rsidR="002E5120" w:rsidRPr="00424860">
        <w:rPr>
          <w:rFonts w:ascii="Calibri" w:hAnsi="Calibri" w:cs="Calibri"/>
        </w:rPr>
        <w:t>z</w:t>
      </w:r>
      <w:r w:rsidR="00BE17F2" w:rsidRPr="00424860">
        <w:rPr>
          <w:rFonts w:ascii="Calibri" w:hAnsi="Calibri" w:cs="Calibri"/>
        </w:rPr>
        <w:t xml:space="preserve">ing areas on </w:t>
      </w:r>
      <w:r w:rsidR="006B7943">
        <w:rPr>
          <w:rFonts w:ascii="Calibri" w:hAnsi="Calibri" w:cs="Calibri"/>
        </w:rPr>
        <w:t>Earth</w:t>
      </w:r>
      <w:r w:rsidR="009A2E0D" w:rsidRPr="00424860">
        <w:rPr>
          <w:rFonts w:ascii="Calibri" w:hAnsi="Calibri" w:cs="Calibri"/>
        </w:rPr>
        <w:t xml:space="preserve">. </w:t>
      </w:r>
      <w:r w:rsidR="0097002B" w:rsidRPr="00424860">
        <w:rPr>
          <w:rFonts w:ascii="Calibri" w:hAnsi="Calibri" w:cs="Calibri"/>
        </w:rPr>
        <w:t xml:space="preserve">We </w:t>
      </w:r>
      <w:r w:rsidR="007D25D1">
        <w:rPr>
          <w:rFonts w:ascii="Calibri" w:hAnsi="Calibri" w:cs="Calibri"/>
        </w:rPr>
        <w:t xml:space="preserve">next </w:t>
      </w:r>
      <w:r w:rsidR="00BF5F83" w:rsidRPr="00424860">
        <w:rPr>
          <w:rFonts w:ascii="Calibri" w:hAnsi="Calibri" w:cs="Calibri"/>
        </w:rPr>
        <w:t>applied</w:t>
      </w:r>
      <w:r w:rsidR="002A7669" w:rsidRPr="00424860">
        <w:rPr>
          <w:rFonts w:ascii="Calibri" w:hAnsi="Calibri" w:cs="Calibri"/>
        </w:rPr>
        <w:t xml:space="preserve"> </w:t>
      </w:r>
      <w:r w:rsidR="008504DE" w:rsidRPr="00424860">
        <w:rPr>
          <w:rFonts w:ascii="Calibri" w:hAnsi="Calibri" w:cs="Calibri"/>
        </w:rPr>
        <w:t>a</w:t>
      </w:r>
      <w:r w:rsidR="002A7669" w:rsidRPr="00424860">
        <w:rPr>
          <w:rFonts w:ascii="Calibri" w:hAnsi="Calibri" w:cs="Calibri"/>
        </w:rPr>
        <w:t xml:space="preserve"> U-Net model to learn </w:t>
      </w:r>
      <w:r w:rsidR="006B7943">
        <w:rPr>
          <w:rFonts w:ascii="Calibri" w:hAnsi="Calibri" w:cs="Calibri"/>
        </w:rPr>
        <w:t xml:space="preserve">the </w:t>
      </w:r>
      <w:r w:rsidR="002A7669" w:rsidRPr="00424860">
        <w:rPr>
          <w:rFonts w:ascii="Calibri" w:hAnsi="Calibri" w:cs="Calibri"/>
        </w:rPr>
        <w:t xml:space="preserve">patterns of urban </w:t>
      </w:r>
      <w:r w:rsidR="000D6F2F" w:rsidRPr="00424860">
        <w:rPr>
          <w:rFonts w:ascii="Calibri" w:hAnsi="Calibri" w:cs="Calibri"/>
        </w:rPr>
        <w:t>development in the study area</w:t>
      </w:r>
      <w:r w:rsidR="002A7669" w:rsidRPr="00424860">
        <w:rPr>
          <w:rFonts w:ascii="Calibri" w:hAnsi="Calibri" w:cs="Calibri"/>
        </w:rPr>
        <w:t xml:space="preserve"> and </w:t>
      </w:r>
      <w:r w:rsidR="0097002B" w:rsidRPr="00424860">
        <w:rPr>
          <w:rFonts w:ascii="Calibri" w:hAnsi="Calibri" w:cs="Calibri"/>
        </w:rPr>
        <w:t>used high</w:t>
      </w:r>
      <w:r w:rsidR="00330752">
        <w:rPr>
          <w:rFonts w:ascii="Calibri" w:hAnsi="Calibri" w:cs="Calibri"/>
        </w:rPr>
        <w:t>-</w:t>
      </w:r>
      <w:r w:rsidR="0097002B" w:rsidRPr="00424860">
        <w:rPr>
          <w:rFonts w:ascii="Calibri" w:hAnsi="Calibri" w:cs="Calibri"/>
        </w:rPr>
        <w:t>accura</w:t>
      </w:r>
      <w:r w:rsidR="00330752">
        <w:rPr>
          <w:rFonts w:ascii="Calibri" w:hAnsi="Calibri" w:cs="Calibri"/>
        </w:rPr>
        <w:t>cy</w:t>
      </w:r>
      <w:r w:rsidR="0097002B" w:rsidRPr="00424860">
        <w:rPr>
          <w:rFonts w:ascii="Calibri" w:hAnsi="Calibri" w:cs="Calibri"/>
        </w:rPr>
        <w:t xml:space="preserve"> maps of urban </w:t>
      </w:r>
      <w:r w:rsidR="00B62DD9">
        <w:rPr>
          <w:rFonts w:ascii="Calibri" w:hAnsi="Calibri" w:cs="Calibri"/>
        </w:rPr>
        <w:t xml:space="preserve">land-use </w:t>
      </w:r>
      <w:r w:rsidR="00B62DD9" w:rsidRPr="00424860">
        <w:rPr>
          <w:rFonts w:ascii="Calibri" w:hAnsi="Calibri" w:cs="Calibri"/>
        </w:rPr>
        <w:t>between</w:t>
      </w:r>
      <w:r w:rsidR="002A7669" w:rsidRPr="00424860">
        <w:rPr>
          <w:rFonts w:ascii="Calibri" w:hAnsi="Calibri" w:cs="Calibri"/>
        </w:rPr>
        <w:t xml:space="preserve"> </w:t>
      </w:r>
      <w:r w:rsidR="000D6F2F" w:rsidRPr="00424860">
        <w:rPr>
          <w:rFonts w:ascii="Calibri" w:hAnsi="Calibri" w:cs="Calibri"/>
        </w:rPr>
        <w:t>1993</w:t>
      </w:r>
      <w:r w:rsidR="002A7669" w:rsidRPr="00424860">
        <w:rPr>
          <w:rFonts w:ascii="Calibri" w:hAnsi="Calibri" w:cs="Calibri"/>
        </w:rPr>
        <w:t xml:space="preserve"> and </w:t>
      </w:r>
      <w:r w:rsidR="000D6F2F" w:rsidRPr="00424860">
        <w:rPr>
          <w:rFonts w:ascii="Calibri" w:hAnsi="Calibri" w:cs="Calibri"/>
        </w:rPr>
        <w:t>201</w:t>
      </w:r>
      <w:r w:rsidR="00312B2F" w:rsidRPr="00424860">
        <w:rPr>
          <w:rFonts w:ascii="Calibri" w:hAnsi="Calibri" w:cs="Calibri"/>
        </w:rPr>
        <w:t>2</w:t>
      </w:r>
      <w:r w:rsidR="000D6F2F" w:rsidRPr="00424860">
        <w:rPr>
          <w:rFonts w:ascii="Calibri" w:hAnsi="Calibri" w:cs="Calibri"/>
        </w:rPr>
        <w:t xml:space="preserve"> to </w:t>
      </w:r>
      <w:r w:rsidR="00312B2F" w:rsidRPr="00424860">
        <w:rPr>
          <w:rFonts w:ascii="Calibri" w:hAnsi="Calibri" w:cs="Calibri"/>
        </w:rPr>
        <w:t>train the model</w:t>
      </w:r>
      <w:r w:rsidR="002A7669" w:rsidRPr="00424860">
        <w:rPr>
          <w:rFonts w:ascii="Calibri" w:hAnsi="Calibri" w:cs="Calibri"/>
        </w:rPr>
        <w:t xml:space="preserve">. </w:t>
      </w:r>
      <w:r w:rsidR="00312B2F" w:rsidRPr="00424860">
        <w:rPr>
          <w:rFonts w:ascii="Calibri" w:hAnsi="Calibri" w:cs="Calibri"/>
        </w:rPr>
        <w:t>We</w:t>
      </w:r>
      <w:r w:rsidR="001A3FB3" w:rsidRPr="00424860">
        <w:rPr>
          <w:rFonts w:ascii="Calibri" w:hAnsi="Calibri" w:cs="Calibri"/>
        </w:rPr>
        <w:t xml:space="preserve"> then projected the spatial distribution of urbani</w:t>
      </w:r>
      <w:r w:rsidR="002E5120" w:rsidRPr="00424860">
        <w:rPr>
          <w:rFonts w:ascii="Calibri" w:hAnsi="Calibri" w:cs="Calibri"/>
        </w:rPr>
        <w:t>z</w:t>
      </w:r>
      <w:r w:rsidR="001A3FB3" w:rsidRPr="00424860">
        <w:rPr>
          <w:rFonts w:ascii="Calibri" w:hAnsi="Calibri" w:cs="Calibri"/>
        </w:rPr>
        <w:t xml:space="preserve">ation </w:t>
      </w:r>
      <w:r w:rsidR="000604A3" w:rsidRPr="00424860">
        <w:rPr>
          <w:rFonts w:ascii="Calibri" w:hAnsi="Calibri" w:cs="Calibri"/>
        </w:rPr>
        <w:t>for 201</w:t>
      </w:r>
      <w:r w:rsidR="00B36738">
        <w:rPr>
          <w:rFonts w:ascii="Calibri" w:hAnsi="Calibri" w:cs="Calibri"/>
        </w:rPr>
        <w:t>8</w:t>
      </w:r>
      <w:r w:rsidR="00312B2F" w:rsidRPr="00424860">
        <w:rPr>
          <w:rFonts w:ascii="Calibri" w:hAnsi="Calibri" w:cs="Calibri"/>
        </w:rPr>
        <w:t xml:space="preserve"> </w:t>
      </w:r>
      <w:r w:rsidR="000604A3" w:rsidRPr="00424860">
        <w:rPr>
          <w:rFonts w:ascii="Calibri" w:hAnsi="Calibri" w:cs="Calibri"/>
        </w:rPr>
        <w:t xml:space="preserve">and </w:t>
      </w:r>
      <w:r w:rsidR="00312B2F" w:rsidRPr="00424860">
        <w:rPr>
          <w:rFonts w:ascii="Calibri" w:hAnsi="Calibri" w:cs="Calibri"/>
        </w:rPr>
        <w:t xml:space="preserve">thoroughly tested the ability of the U-Net model to </w:t>
      </w:r>
      <w:r w:rsidR="00A52855" w:rsidRPr="00424860">
        <w:rPr>
          <w:rFonts w:ascii="Calibri" w:hAnsi="Calibri" w:cs="Calibri"/>
        </w:rPr>
        <w:t>accurately capture</w:t>
      </w:r>
      <w:r w:rsidR="006C7461" w:rsidRPr="00424860">
        <w:rPr>
          <w:rFonts w:ascii="Calibri" w:hAnsi="Calibri" w:cs="Calibri"/>
        </w:rPr>
        <w:t xml:space="preserve"> the</w:t>
      </w:r>
      <w:r w:rsidR="006C7461" w:rsidRPr="00424860">
        <w:rPr>
          <w:rFonts w:ascii="Calibri" w:hAnsi="Calibri"/>
        </w:rPr>
        <w:t xml:space="preserve"> high-level </w:t>
      </w:r>
      <w:r w:rsidR="00A52855" w:rsidRPr="00424860">
        <w:rPr>
          <w:rFonts w:ascii="Calibri" w:hAnsi="Calibri"/>
        </w:rPr>
        <w:t xml:space="preserve">spatial </w:t>
      </w:r>
      <w:r w:rsidR="006C7461" w:rsidRPr="00424860">
        <w:rPr>
          <w:rFonts w:ascii="Calibri" w:hAnsi="Calibri"/>
        </w:rPr>
        <w:t>features</w:t>
      </w:r>
      <w:r w:rsidR="00A52855" w:rsidRPr="00424860">
        <w:rPr>
          <w:rFonts w:ascii="Calibri" w:hAnsi="Calibri"/>
        </w:rPr>
        <w:t>, shapes, and patterns of urban development</w:t>
      </w:r>
      <w:r w:rsidR="000604A3" w:rsidRPr="00424860">
        <w:rPr>
          <w:rFonts w:ascii="Calibri" w:hAnsi="Calibri"/>
        </w:rPr>
        <w:t xml:space="preserve">. </w:t>
      </w:r>
      <w:r w:rsidR="006B7943">
        <w:rPr>
          <w:rFonts w:ascii="Calibri" w:hAnsi="Calibri"/>
        </w:rPr>
        <w:t>Finally</w:t>
      </w:r>
      <w:r w:rsidR="000604A3" w:rsidRPr="00424860">
        <w:rPr>
          <w:rFonts w:ascii="Calibri" w:hAnsi="Calibri"/>
        </w:rPr>
        <w:t xml:space="preserve">, we used the </w:t>
      </w:r>
      <w:r w:rsidR="00EF3717" w:rsidRPr="00424860">
        <w:rPr>
          <w:rFonts w:ascii="Calibri" w:hAnsi="Calibri"/>
        </w:rPr>
        <w:t xml:space="preserve">trained model to project urban development </w:t>
      </w:r>
      <w:r w:rsidR="00F359A7" w:rsidRPr="00424860">
        <w:rPr>
          <w:rFonts w:ascii="Calibri" w:hAnsi="Calibri"/>
        </w:rPr>
        <w:t xml:space="preserve">patterns in the study area </w:t>
      </w:r>
      <w:r w:rsidR="00EF3717" w:rsidRPr="00424860">
        <w:rPr>
          <w:rFonts w:ascii="Calibri" w:hAnsi="Calibri"/>
        </w:rPr>
        <w:t xml:space="preserve">for 2030 based on historical rates of </w:t>
      </w:r>
      <w:r w:rsidR="00F359A7" w:rsidRPr="00424860">
        <w:rPr>
          <w:rFonts w:ascii="Calibri" w:hAnsi="Calibri"/>
        </w:rPr>
        <w:t>urbani</w:t>
      </w:r>
      <w:r w:rsidR="002E5120" w:rsidRPr="00424860">
        <w:rPr>
          <w:rFonts w:ascii="Calibri" w:hAnsi="Calibri"/>
        </w:rPr>
        <w:t>z</w:t>
      </w:r>
      <w:r w:rsidR="00F359A7" w:rsidRPr="00424860">
        <w:rPr>
          <w:rFonts w:ascii="Calibri" w:hAnsi="Calibri"/>
        </w:rPr>
        <w:t>ation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 ability to learn typical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development 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>We also discuss the implications of 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 in the study area for food security and sustainability</w:t>
      </w:r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2FED18AE" w14:textId="44E156A6" w:rsidR="002640D8" w:rsidRPr="00424860" w:rsidRDefault="34EA2046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development </w:t>
      </w:r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51bWJlciI6IjciLCJPcmdhbml6YXRpb25zIjpbXSwiT3RoZXJzSW52b2x2ZWQiOltdLCJQYWdlUmFuZ2UiOiI8c3A+XHJcbiAgPG4+OTgyPC9uPlxyXG4gIDxpbj50cnVlPC9pbj5cclxuICA8b3M+OTgyPC9vcz5cclxuICA8cHM+OTgyPC9wcz5cclxuPC9zcD5cclxuPGVwPlxyXG4gIDxuPjk5ODwvbj5cclxuICA8aW4+dHJ1ZTwvaW4+XHJcbiAgPG9zPjk5ODwvb3M+XHJcbiAgPHBzPjk5ODwvcHM+XHJcbjwvZXA+XHJcbjxvcz45ODItOTk4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ZvbHVtZSI6IjU4IiwiWWVhciI6IjIwMjEiLCJZZWFyUmVzb2x2ZWQiOiIyMDIxIiwiQ3JlYXRlZEJ5IjoiX0xlbm92byIsIkNyZWF0ZWRPbiI6IjIwMjEtMDgtMzFUMjI6NTE6NTMiLCJNb2RpZmllZEJ5IjoiX0xlbm92byIsIklkIjoiMjYwZTZlYjQtNzc3ZC00ODYxLWE2YWMtNjMwZTM2ZTcxNjBkIiwiTW9kaWZpZWRPbiI6IjIwMjItMDUtMjZUMTM6NTM6MTg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S4wLjAifQ==}</w:instrText>
          </w:r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r w:rsidR="00FB3428" w:rsidRPr="00424860">
        <w:rPr>
          <w:rFonts w:ascii="Calibri" w:hAnsi="Calibri" w:cs="Calibri"/>
        </w:rPr>
        <w:t xml:space="preserve">s </w:t>
      </w:r>
      <w:sdt>
        <w:sdtPr>
          <w:alias w:val="To edit, see citavi.com/edit"/>
          <w:tag w:val="CitaviPlaceholder#5ffab72e-57e7-4951-b4b3-aae60e4ced57"/>
          <w:id w:val="1802262007"/>
          <w:placeholder>
            <w:docPart w:val="D2431B0C647E4D008A92740E3253BF23"/>
          </w:placeholder>
        </w:sdtPr>
        <w:sdtEndPr/>
        <w:sdtContent>
          <w:r w:rsidR="00FB3428"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UzOjE4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S4wLjAifQ==}</w:instrText>
          </w:r>
          <w:r w:rsidR="00FB3428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FB3428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r w:rsidR="7C140861" w:rsidRPr="00424860">
        <w:rPr>
          <w:rFonts w:ascii="Calibri" w:hAnsi="Calibri" w:cs="Calibri"/>
        </w:rPr>
        <w:t xml:space="preserve">: one </w:t>
      </w:r>
      <w:r w:rsidR="4C557E6C" w:rsidRPr="00424860">
        <w:rPr>
          <w:rFonts w:ascii="Calibri" w:hAnsi="Calibri" w:cs="Calibri"/>
        </w:rPr>
        <w:t>was</w:t>
      </w:r>
      <w:r w:rsidR="7C140861" w:rsidRPr="00424860">
        <w:rPr>
          <w:rFonts w:ascii="Calibri" w:hAnsi="Calibri" w:cs="Calibri"/>
        </w:rPr>
        <w:t xml:space="preserve"> trained with urban maps </w:t>
      </w:r>
      <w:r w:rsidR="00975FE3">
        <w:rPr>
          <w:rFonts w:ascii="Calibri" w:hAnsi="Calibri" w:cs="Calibri"/>
        </w:rPr>
        <w:t>for the period</w:t>
      </w:r>
      <w:r w:rsidR="7C140861" w:rsidRPr="00424860">
        <w:rPr>
          <w:rFonts w:ascii="Calibri" w:hAnsi="Calibri" w:cs="Calibri"/>
        </w:rPr>
        <w:t xml:space="preserve"> </w:t>
      </w:r>
      <w:r w:rsidR="2572F204" w:rsidRPr="00424860">
        <w:rPr>
          <w:rFonts w:ascii="Calibri" w:hAnsi="Calibri" w:cs="Calibri"/>
        </w:rPr>
        <w:t>1994</w:t>
      </w:r>
      <w:r w:rsidR="00CA7E0C">
        <w:rPr>
          <w:rFonts w:ascii="Calibri" w:hAnsi="Calibri" w:cs="Calibri"/>
        </w:rPr>
        <w:t>–</w:t>
      </w:r>
      <w:r w:rsidR="2572F204" w:rsidRPr="00424860">
        <w:rPr>
          <w:rFonts w:ascii="Calibri" w:hAnsi="Calibri" w:cs="Calibri"/>
        </w:rPr>
        <w:t>2006 and</w:t>
      </w:r>
      <w:r w:rsidR="7C140861" w:rsidRPr="00424860">
        <w:rPr>
          <w:rFonts w:ascii="Calibri" w:hAnsi="Calibri" w:cs="Calibri"/>
        </w:rPr>
        <w:t xml:space="preserve"> validated </w:t>
      </w:r>
      <w:r w:rsidR="2572F204" w:rsidRPr="00424860">
        <w:rPr>
          <w:rFonts w:ascii="Calibri" w:hAnsi="Calibri" w:cs="Calibri"/>
        </w:rPr>
        <w:t>using</w:t>
      </w:r>
      <w:r w:rsidR="7C140861" w:rsidRPr="00424860">
        <w:rPr>
          <w:rFonts w:ascii="Calibri" w:hAnsi="Calibri" w:cs="Calibri"/>
        </w:rPr>
        <w:t xml:space="preserve"> the urban map </w:t>
      </w:r>
      <w:r w:rsidR="00975FE3">
        <w:rPr>
          <w:rFonts w:ascii="Calibri" w:hAnsi="Calibri" w:cs="Calibri"/>
        </w:rPr>
        <w:t>for</w:t>
      </w:r>
      <w:r w:rsidR="7C140861" w:rsidRPr="00424860">
        <w:rPr>
          <w:rFonts w:ascii="Calibri" w:hAnsi="Calibri" w:cs="Calibri"/>
        </w:rPr>
        <w:t xml:space="preserve"> </w:t>
      </w:r>
      <w:r w:rsidR="6FFACFBB" w:rsidRPr="00424860">
        <w:rPr>
          <w:rFonts w:ascii="Calibri" w:hAnsi="Calibri" w:cs="Calibri"/>
        </w:rPr>
        <w:t xml:space="preserve">2018; the other </w:t>
      </w:r>
      <w:r w:rsidR="4C557E6C" w:rsidRPr="00424860">
        <w:rPr>
          <w:rFonts w:ascii="Calibri" w:hAnsi="Calibri" w:cs="Calibri"/>
        </w:rPr>
        <w:t>was</w:t>
      </w:r>
      <w:r w:rsidR="6FFACFBB" w:rsidRPr="00424860">
        <w:rPr>
          <w:rFonts w:ascii="Calibri" w:hAnsi="Calibri" w:cs="Calibri"/>
        </w:rPr>
        <w:t xml:space="preserve"> trained on </w:t>
      </w:r>
      <w:r w:rsidR="003001F1">
        <w:rPr>
          <w:rFonts w:ascii="Calibri" w:hAnsi="Calibri" w:cs="Calibri"/>
        </w:rPr>
        <w:t xml:space="preserve">maps </w:t>
      </w:r>
      <w:r w:rsidR="00975FE3">
        <w:rPr>
          <w:rFonts w:ascii="Calibri" w:hAnsi="Calibri" w:cs="Calibri"/>
        </w:rPr>
        <w:t>for</w:t>
      </w:r>
      <w:r w:rsidR="003001F1">
        <w:rPr>
          <w:rFonts w:ascii="Calibri" w:hAnsi="Calibri" w:cs="Calibri"/>
        </w:rPr>
        <w:t xml:space="preserve"> the period </w:t>
      </w:r>
      <w:r w:rsidR="2572F204" w:rsidRPr="00424860">
        <w:rPr>
          <w:rFonts w:ascii="Calibri" w:hAnsi="Calibri" w:cs="Calibri"/>
        </w:rPr>
        <w:t>2006</w:t>
      </w:r>
      <w:r w:rsidR="003001F1">
        <w:rPr>
          <w:rFonts w:ascii="Calibri" w:hAnsi="Calibri" w:cs="Calibri"/>
        </w:rPr>
        <w:t>–</w:t>
      </w:r>
      <w:r w:rsidR="2572F204" w:rsidRPr="00424860">
        <w:rPr>
          <w:rFonts w:ascii="Calibri" w:hAnsi="Calibri" w:cs="Calibri"/>
        </w:rPr>
        <w:t>2018 and</w:t>
      </w:r>
      <w:r w:rsidR="6FFACFBB" w:rsidRPr="00424860">
        <w:rPr>
          <w:rFonts w:ascii="Calibri" w:hAnsi="Calibri" w:cs="Calibri"/>
        </w:rPr>
        <w:t xml:space="preserve"> </w:t>
      </w:r>
      <w:r w:rsidR="4C557E6C" w:rsidRPr="00424860">
        <w:rPr>
          <w:rFonts w:ascii="Calibri" w:hAnsi="Calibri" w:cs="Calibri"/>
        </w:rPr>
        <w:t xml:space="preserve">was </w:t>
      </w:r>
      <w:r w:rsidR="6FFACFBB" w:rsidRPr="00424860">
        <w:rPr>
          <w:rFonts w:ascii="Calibri" w:hAnsi="Calibri" w:cs="Calibri"/>
        </w:rPr>
        <w:t xml:space="preserve">used to predict the urban layout </w:t>
      </w:r>
      <w:r w:rsidR="00975FE3">
        <w:rPr>
          <w:rFonts w:ascii="Calibri" w:hAnsi="Calibri" w:cs="Calibri"/>
        </w:rPr>
        <w:t>in</w:t>
      </w:r>
      <w:r w:rsidR="6FFACFBB" w:rsidRPr="00424860">
        <w:rPr>
          <w:rFonts w:ascii="Calibri" w:hAnsi="Calibri" w:cs="Calibri"/>
        </w:rPr>
        <w:t xml:space="preserve"> 2030.</w:t>
      </w:r>
      <w:r w:rsidR="3D688F84" w:rsidRPr="00424860">
        <w:rPr>
          <w:rFonts w:ascii="Calibri" w:hAnsi="Calibri" w:cs="Calibri"/>
        </w:rPr>
        <w:t xml:space="preserve"> </w:t>
      </w:r>
      <w:r w:rsidR="3AF9AAD3" w:rsidRPr="00424860">
        <w:rPr>
          <w:rFonts w:ascii="Calibri" w:hAnsi="Calibri" w:cs="Calibri"/>
        </w:rPr>
        <w:t xml:space="preserve">Both </w:t>
      </w:r>
      <w:r w:rsidR="141D93C8" w:rsidRPr="00424860">
        <w:rPr>
          <w:rFonts w:ascii="Calibri" w:hAnsi="Calibri" w:cs="Calibri"/>
        </w:rPr>
        <w:t xml:space="preserve">training </w:t>
      </w:r>
      <w:r w:rsidR="03A89F3D" w:rsidRPr="00424860">
        <w:rPr>
          <w:rFonts w:ascii="Calibri" w:hAnsi="Calibri" w:cs="Calibri"/>
        </w:rPr>
        <w:t>phase</w:t>
      </w:r>
      <w:r w:rsidR="1F523FBD" w:rsidRPr="00424860">
        <w:rPr>
          <w:rFonts w:ascii="Calibri" w:hAnsi="Calibri" w:cs="Calibri"/>
        </w:rPr>
        <w:t>s</w:t>
      </w:r>
      <w:r w:rsidR="03A89F3D" w:rsidRPr="00424860">
        <w:rPr>
          <w:rFonts w:ascii="Calibri" w:hAnsi="Calibri" w:cs="Calibri"/>
        </w:rPr>
        <w:t xml:space="preserve"> (i.e., 1994</w:t>
      </w:r>
      <w:r w:rsidR="003001F1">
        <w:rPr>
          <w:rFonts w:ascii="Calibri" w:hAnsi="Calibri" w:cs="Calibri"/>
        </w:rPr>
        <w:t>–</w:t>
      </w:r>
      <w:r w:rsidR="03A89F3D" w:rsidRPr="00424860">
        <w:rPr>
          <w:rFonts w:ascii="Calibri" w:hAnsi="Calibri" w:cs="Calibri"/>
        </w:rPr>
        <w:t>2006 and 2006</w:t>
      </w:r>
      <w:r w:rsidR="003001F1">
        <w:rPr>
          <w:rFonts w:ascii="Calibri" w:hAnsi="Calibri" w:cs="Calibri"/>
        </w:rPr>
        <w:t>–</w:t>
      </w:r>
      <w:r w:rsidR="03A89F3D" w:rsidRPr="00424860">
        <w:rPr>
          <w:rFonts w:ascii="Calibri" w:hAnsi="Calibri" w:cs="Calibri"/>
        </w:rPr>
        <w:t xml:space="preserve">2018) are referred </w:t>
      </w:r>
      <w:r w:rsidR="097EF5FF" w:rsidRPr="00424860">
        <w:rPr>
          <w:rFonts w:ascii="Calibri" w:hAnsi="Calibri" w:cs="Calibri"/>
        </w:rPr>
        <w:t xml:space="preserve">to as </w:t>
      </w:r>
      <w:r w:rsidR="2B44DCC8" w:rsidRPr="00B75577">
        <w:rPr>
          <w:rFonts w:ascii="Calibri" w:hAnsi="Calibri" w:cs="Calibri"/>
        </w:rPr>
        <w:t>“</w:t>
      </w:r>
      <w:r w:rsidR="2B44DCC8" w:rsidRPr="00B75577">
        <w:rPr>
          <w:rFonts w:ascii="Calibri" w:hAnsi="Calibri" w:cs="Calibri"/>
          <w:i/>
        </w:rPr>
        <w:t>base</w:t>
      </w:r>
      <w:r w:rsidR="006C604B" w:rsidRPr="00424860">
        <w:rPr>
          <w:rFonts w:ascii="Calibri" w:hAnsi="Calibri" w:cs="Calibri"/>
        </w:rPr>
        <w:t>,</w:t>
      </w:r>
      <w:r w:rsidR="2B44DCC8" w:rsidRPr="00424860">
        <w:rPr>
          <w:rFonts w:ascii="Calibri" w:hAnsi="Calibri" w:cs="Calibri"/>
        </w:rPr>
        <w:t xml:space="preserve">” both </w:t>
      </w:r>
      <w:r w:rsidR="4413364E" w:rsidRPr="00424860">
        <w:rPr>
          <w:rFonts w:ascii="Calibri" w:hAnsi="Calibri" w:cs="Calibri"/>
        </w:rPr>
        <w:t xml:space="preserve">prediction </w:t>
      </w:r>
      <w:r w:rsidR="00CF050D" w:rsidRPr="00424860">
        <w:rPr>
          <w:rFonts w:ascii="Calibri" w:hAnsi="Calibri" w:cs="Calibri"/>
        </w:rPr>
        <w:t xml:space="preserve">dates </w:t>
      </w:r>
      <w:r w:rsidR="248B17FC" w:rsidRPr="00424860">
        <w:rPr>
          <w:rFonts w:ascii="Calibri" w:hAnsi="Calibri" w:cs="Calibri"/>
        </w:rPr>
        <w:t>(2018 and 2030)</w:t>
      </w:r>
      <w:r w:rsidR="4413364E" w:rsidRPr="00424860">
        <w:rPr>
          <w:rFonts w:ascii="Calibri" w:hAnsi="Calibri" w:cs="Calibri"/>
        </w:rPr>
        <w:t xml:space="preserve"> are called </w:t>
      </w:r>
      <w:r w:rsidR="4413364E" w:rsidRPr="006C604B">
        <w:rPr>
          <w:rFonts w:ascii="Calibri" w:hAnsi="Calibri" w:cs="Calibri"/>
          <w:i/>
        </w:rPr>
        <w:t>“targe</w:t>
      </w:r>
      <w:r w:rsidR="0C9C1544" w:rsidRPr="006C604B">
        <w:rPr>
          <w:rFonts w:ascii="Calibri" w:hAnsi="Calibri" w:cs="Calibri"/>
          <w:i/>
        </w:rPr>
        <w:t>t</w:t>
      </w:r>
      <w:r w:rsidR="62E365BD" w:rsidRPr="006C604B">
        <w:rPr>
          <w:rFonts w:ascii="Calibri" w:hAnsi="Calibri" w:cs="Calibri"/>
          <w:i/>
        </w:rPr>
        <w:t>,</w:t>
      </w:r>
      <w:r w:rsidR="4413364E" w:rsidRPr="00424860">
        <w:rPr>
          <w:rFonts w:ascii="Calibri" w:hAnsi="Calibri" w:cs="Calibri"/>
        </w:rPr>
        <w:t>”</w:t>
      </w:r>
      <w:r w:rsidR="0C9C1544" w:rsidRPr="00424860">
        <w:rPr>
          <w:rFonts w:ascii="Calibri" w:hAnsi="Calibri" w:cs="Calibri"/>
        </w:rPr>
        <w:t xml:space="preserve"> and the true 2018 urban map is c</w:t>
      </w:r>
      <w:r w:rsidR="66E60C49" w:rsidRPr="00424860">
        <w:rPr>
          <w:rFonts w:ascii="Calibri" w:hAnsi="Calibri" w:cs="Calibri"/>
        </w:rPr>
        <w:t>alled “</w:t>
      </w:r>
      <w:r w:rsidR="66E60C49" w:rsidRPr="00463548">
        <w:rPr>
          <w:rFonts w:ascii="Calibri" w:hAnsi="Calibri" w:cs="Calibri"/>
          <w:i/>
        </w:rPr>
        <w:t>reference</w:t>
      </w:r>
      <w:r w:rsidR="66E60C49" w:rsidRPr="00424860">
        <w:rPr>
          <w:rFonts w:ascii="Calibri" w:hAnsi="Calibri" w:cs="Calibri"/>
        </w:rPr>
        <w:t xml:space="preserve">” </w:t>
      </w:r>
      <w:r w:rsidR="16698929" w:rsidRPr="00424860">
        <w:rPr>
          <w:rFonts w:ascii="Calibri" w:hAnsi="Calibri" w:cs="Calibri"/>
        </w:rPr>
        <w:t xml:space="preserve">in this </w:t>
      </w:r>
      <w:r w:rsidR="2FB5ED30" w:rsidRPr="00424860">
        <w:rPr>
          <w:rFonts w:ascii="Calibri" w:hAnsi="Calibri" w:cs="Calibri"/>
        </w:rPr>
        <w:t>paper</w:t>
      </w:r>
      <w:r w:rsidR="16698929" w:rsidRPr="00424860">
        <w:rPr>
          <w:rFonts w:ascii="Calibri" w:hAnsi="Calibri" w:cs="Calibri"/>
        </w:rPr>
        <w:t xml:space="preserve">. </w:t>
      </w:r>
      <w:r w:rsidR="7D3A8DE3" w:rsidRPr="00424860">
        <w:rPr>
          <w:rFonts w:ascii="Calibri" w:hAnsi="Calibri" w:cs="Calibri"/>
        </w:rPr>
        <w:t>T</w:t>
      </w:r>
      <w:r w:rsidR="12706BAD" w:rsidRPr="00424860">
        <w:rPr>
          <w:rFonts w:ascii="Calibri" w:hAnsi="Calibri" w:cs="Calibri"/>
        </w:rPr>
        <w:t xml:space="preserve">raining samples were randomly </w:t>
      </w:r>
      <w:r w:rsidR="7E8C5C6B" w:rsidRPr="00424860">
        <w:rPr>
          <w:rFonts w:ascii="Calibri" w:hAnsi="Calibri" w:cs="Calibri"/>
        </w:rPr>
        <w:t xml:space="preserve">extracted </w:t>
      </w:r>
      <w:r w:rsidR="60CA8FC6" w:rsidRPr="00424860">
        <w:rPr>
          <w:rFonts w:ascii="Calibri" w:hAnsi="Calibri" w:cs="Calibri"/>
        </w:rPr>
        <w:t xml:space="preserve">and used to train </w:t>
      </w:r>
      <w:r w:rsidR="15690C77" w:rsidRPr="00424860">
        <w:rPr>
          <w:rFonts w:ascii="Calibri" w:hAnsi="Calibri" w:cs="Calibri"/>
        </w:rPr>
        <w:t>U-Net</w:t>
      </w:r>
      <w:r w:rsidR="60CA8FC6" w:rsidRPr="00424860">
        <w:rPr>
          <w:rFonts w:ascii="Calibri" w:hAnsi="Calibri" w:cs="Calibri"/>
        </w:rPr>
        <w:t xml:space="preserve">. The trained model was </w:t>
      </w:r>
      <w:r w:rsidR="003001F1">
        <w:rPr>
          <w:rFonts w:ascii="Calibri" w:hAnsi="Calibri" w:cs="Calibri"/>
        </w:rPr>
        <w:t xml:space="preserve">then </w:t>
      </w:r>
      <w:r w:rsidR="342FFB52" w:rsidRPr="00424860">
        <w:rPr>
          <w:rFonts w:ascii="Calibri" w:hAnsi="Calibri" w:cs="Calibri"/>
        </w:rPr>
        <w:t xml:space="preserve">used </w:t>
      </w:r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>layer and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create an</w:t>
      </w:r>
      <w:r w:rsidR="12706BAD" w:rsidRPr="00424860">
        <w:rPr>
          <w:rFonts w:ascii="Calibri" w:hAnsi="Calibri" w:cs="Calibri"/>
        </w:rPr>
        <w:t xml:space="preserve"> </w:t>
      </w:r>
      <w:r w:rsidR="1C0C1AAF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12706BAD" w:rsidRPr="00424860">
        <w:rPr>
          <w:rFonts w:ascii="Calibri" w:hAnsi="Calibri" w:cs="Calibri"/>
        </w:rPr>
        <w:t>map</w:t>
      </w:r>
      <w:r w:rsidR="1C0C1AAF" w:rsidRPr="00424860">
        <w:rPr>
          <w:rFonts w:ascii="Calibri" w:hAnsi="Calibri" w:cs="Calibri"/>
        </w:rPr>
        <w:t xml:space="preserve">. </w:t>
      </w:r>
      <w:r w:rsidR="1FE1A0AA" w:rsidRPr="00424860">
        <w:rPr>
          <w:rFonts w:ascii="Calibri" w:hAnsi="Calibri" w:cs="Calibri"/>
        </w:rPr>
        <w:t>W</w:t>
      </w:r>
      <w:r w:rsidR="702D69B0" w:rsidRPr="00424860">
        <w:rPr>
          <w:rFonts w:ascii="Calibri" w:hAnsi="Calibri" w:cs="Calibri"/>
        </w:rPr>
        <w:t xml:space="preserve">e </w:t>
      </w:r>
      <w:r w:rsidR="1FE1A0AA" w:rsidRPr="00424860">
        <w:rPr>
          <w:rFonts w:ascii="Calibri" w:hAnsi="Calibri" w:cs="Calibri"/>
        </w:rPr>
        <w:t>then</w:t>
      </w:r>
      <w:r w:rsidR="702D69B0" w:rsidRPr="00424860">
        <w:rPr>
          <w:rFonts w:ascii="Calibri" w:hAnsi="Calibri" w:cs="Calibri"/>
        </w:rPr>
        <w:t xml:space="preserve"> evaluated the </w:t>
      </w:r>
      <w:r w:rsidR="1FE1A0AA" w:rsidRPr="00424860">
        <w:rPr>
          <w:rFonts w:ascii="Calibri" w:hAnsi="Calibri" w:cs="Calibri"/>
        </w:rPr>
        <w:t xml:space="preserve">accuracy </w:t>
      </w:r>
      <w:r w:rsidR="702D69B0" w:rsidRPr="00424860">
        <w:rPr>
          <w:rFonts w:ascii="Calibri" w:hAnsi="Calibri" w:cs="Calibri"/>
        </w:rPr>
        <w:t xml:space="preserve">of the transition potential </w:t>
      </w:r>
      <w:r w:rsidR="6C48FE8B" w:rsidRPr="00424860">
        <w:rPr>
          <w:rFonts w:ascii="Calibri" w:hAnsi="Calibri" w:cs="Calibri"/>
        </w:rPr>
        <w:t>and urban land-use map</w:t>
      </w:r>
      <w:r w:rsidR="003001F1">
        <w:rPr>
          <w:rFonts w:ascii="Calibri" w:hAnsi="Calibri" w:cs="Calibri"/>
        </w:rPr>
        <w:t>s</w:t>
      </w:r>
      <w:r w:rsidR="6C48FE8B" w:rsidRPr="00424860">
        <w:rPr>
          <w:rFonts w:ascii="Calibri" w:hAnsi="Calibri" w:cs="Calibri"/>
        </w:rPr>
        <w:t xml:space="preserve"> using a range of accuracy and pattern-based</w:t>
      </w:r>
      <w:r w:rsidR="702D69B0" w:rsidRPr="00424860">
        <w:rPr>
          <w:rFonts w:ascii="Calibri" w:hAnsi="Calibri" w:cs="Calibri"/>
        </w:rPr>
        <w:t xml:space="preserve"> metrics.</w:t>
      </w:r>
      <w:r w:rsidR="342FFB52" w:rsidRPr="00424860">
        <w:rPr>
          <w:rFonts w:ascii="Calibri" w:hAnsi="Calibri" w:cs="Calibri"/>
        </w:rPr>
        <w:t xml:space="preserve"> </w:t>
      </w:r>
      <w:r w:rsidR="7012566B" w:rsidRPr="00424860">
        <w:rPr>
          <w:rFonts w:ascii="Calibri" w:hAnsi="Calibri" w:cs="Calibri"/>
        </w:rPr>
        <w:t xml:space="preserve">We illustrate the use of the model in creating a future projection </w:t>
      </w:r>
      <w:r w:rsidR="003001F1">
        <w:rPr>
          <w:rFonts w:ascii="Calibri" w:hAnsi="Calibri" w:cs="Calibri"/>
        </w:rPr>
        <w:t>of</w:t>
      </w:r>
      <w:r w:rsidR="7012566B" w:rsidRPr="00424860">
        <w:rPr>
          <w:rFonts w:ascii="Calibri" w:hAnsi="Calibri" w:cs="Calibri"/>
        </w:rPr>
        <w:t xml:space="preserve"> urban land for 2030. </w:t>
      </w:r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752663">
        <w:t>. </w:t>
      </w:r>
      <w:r w:rsidR="00C0639F" w:rsidRPr="00424860">
        <w:rPr>
          <w:noProof/>
        </w:rPr>
        <w:t>1</w:t>
      </w:r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p w14:paraId="5BE50468" w14:textId="4AD23E90" w:rsidR="00C20BB9" w:rsidRPr="00424860" w:rsidRDefault="00C20BB9" w:rsidP="00D71802">
      <w:pPr>
        <w:keepNext/>
        <w:spacing w:after="0" w:line="276" w:lineRule="auto"/>
      </w:pPr>
    </w:p>
    <w:p w14:paraId="253C48FF" w14:textId="70C9A83D" w:rsidR="00813FD2" w:rsidRPr="00424860" w:rsidRDefault="00E07DF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3482865" wp14:editId="02426477">
            <wp:extent cx="5677747" cy="4341925"/>
            <wp:effectExtent l="0" t="0" r="0" b="1905"/>
            <wp:docPr id="23" name="Graphic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>
                      <a:extLs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rcRect l="7412" t="2745" r="21054"/>
                    <a:stretch/>
                  </pic:blipFill>
                  <pic:spPr bwMode="auto">
                    <a:xfrm>
                      <a:off x="0" y="0"/>
                      <a:ext cx="5693146" cy="4353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1BC6BE7C" w:rsidR="00117C0A" w:rsidRPr="00EF531C" w:rsidRDefault="00C20BB9" w:rsidP="009E3CCD">
      <w:pPr>
        <w:pStyle w:val="Caption"/>
        <w:rPr>
          <w:i w:val="0"/>
          <w:iCs w:val="0"/>
        </w:rPr>
      </w:pPr>
      <w:bookmarkStart w:id="2" w:name="_Ref81459622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C0639F" w:rsidRPr="00EF531C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2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</w:p>
    <w:p w14:paraId="41C40E57" w14:textId="0419D23C" w:rsidR="002640D8" w:rsidRPr="00EF531C" w:rsidRDefault="00CF050D" w:rsidP="00625C38">
      <w:pPr>
        <w:pStyle w:val="Heading2"/>
        <w:spacing w:line="276" w:lineRule="auto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7260B6EE" w:rsidR="004274D4" w:rsidRPr="00424860" w:rsidRDefault="002640D8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6C09DB">
        <w:t>.</w:t>
      </w:r>
      <w:r w:rsidR="00C0639F" w:rsidRPr="00424860">
        <w:t xml:space="preserve"> </w:t>
      </w:r>
      <w:r w:rsidR="00C0639F" w:rsidRPr="00424860">
        <w:rPr>
          <w:noProof/>
        </w:rPr>
        <w:t>2</w:t>
      </w:r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xLjAuMCJ9}</w:instrText>
          </w:r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51bWJlciI6IjciLCJPcmdhbml6YXRpb25zIjpbXSwiT3RoZXJzSW52b2x2ZWQiOltdLCJQYWdlUmFuZ2UiOiI8c3A+XHJcbiAgPG4+OTgyPC9uPlxyXG4gIDxpbj50cnVlPC9pbj5cclxuICA8b3M+OTgyPC9vcz5cclxuICA8cHM+OTgyPC9wcz5cclxuPC9zcD5cclxuPGVwPlxyXG4gIDxuPjk5ODwvbj5cclxuICA8aW4+dHJ1ZTwvaW4+XHJcbiAgPG9zPjk5ODwvb3M+XHJcbiAgPHBzPjk5ODwvcHM+XHJcbjwvZXA+XHJcbjxvcz45ODItOTk4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ZvbHVtZSI6IjU4IiwiWWVhciI6IjIwMjEiLCJZZWFyUmVzb2x2ZWQiOiIyMDIxIiwiQ3JlYXRlZEJ5IjoiX0xlbm92byIsIkNyZWF0ZWRPbiI6IjIwMjEtMDgtMzFUMjI6NTE6NTMiLCJNb2RpZmllZEJ5IjoiX0xlbm92byIsIklkIjoiMjYwZTZlYjQtNzc3ZC00ODYxLWE2YWMtNjMwZTM2ZTcxNjBkIiwiTW9kaWZpZWRPbiI6IjIwMjItMDUtMjZUMTM6NTM6MTg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xLjAuMCJ9}</w:instrText>
          </w:r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EuMC4wIn0=}</w:instrText>
          </w:r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r w:rsidR="00B62DD9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to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53A37010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3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C0639F" w:rsidRPr="00B06860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3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6260C718" w:rsidR="00CF050D" w:rsidRPr="00424860" w:rsidRDefault="00CF050D" w:rsidP="00CF050D">
      <w:pPr>
        <w:spacing w:line="256" w:lineRule="auto"/>
      </w:pPr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>down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extract the general context from the input data, up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refine these contexts to precise shapes, and skip-connection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077A0E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xLjAuMCJ9}</w:instrText>
          </w:r>
          <w:r w:rsidRPr="00424860">
            <w:rPr>
              <w:rFonts w:ascii="Calibri" w:hAnsi="Calibri"/>
            </w:rPr>
            <w:fldChar w:fldCharType="separate"/>
          </w:r>
          <w:r w:rsidR="00C74790">
            <w:rPr>
              <w:rFonts w:ascii="Calibri" w:hAnsi="Calibri"/>
            </w:rPr>
            <w:t>(Ronneberger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r w:rsidR="00C0639F" w:rsidRPr="00424860">
        <w:rPr>
          <w:rFonts w:ascii="Calibri" w:hAnsi="Calibri"/>
        </w:rPr>
        <w:t>Fig</w:t>
      </w:r>
      <w:r w:rsidR="00FD06A6">
        <w:rPr>
          <w:rFonts w:ascii="Calibri" w:hAnsi="Calibri"/>
        </w:rPr>
        <w:t>.</w:t>
      </w:r>
      <w:r w:rsidR="00C0639F" w:rsidRPr="00424860">
        <w:rPr>
          <w:rFonts w:ascii="Calibri" w:hAnsi="Calibri"/>
        </w:rPr>
        <w:t xml:space="preserve"> 3</w:t>
      </w:r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5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1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7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3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4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5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6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1C3C5D" w:rsidRPr="00424860" w:rsidRDefault="00D4195B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1C3C5D" w:rsidRDefault="00D4195B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1C3C5D" w:rsidRDefault="00D4195B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1C3C5D" w:rsidRDefault="00D4195B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1C3C5D" w:rsidRDefault="00D4195B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1C3C5D" w:rsidRDefault="00D4195B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1C3C5D" w:rsidRDefault="00D4195B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1C3C5D" w:rsidRDefault="00D4195B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28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29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0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1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2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3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4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5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1C3C5D" w:rsidRPr="00424860" w:rsidRDefault="00D4195B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1C3C5D" w:rsidRDefault="00D4195B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1C3C5D" w:rsidRDefault="00D4195B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1C3C5D" w:rsidRDefault="00D4195B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1C3C5D" w:rsidRDefault="00D4195B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1C3C5D" w:rsidRDefault="00D4195B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1C3C5D" w:rsidRDefault="00D4195B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-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-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1C3C5D" w:rsidRDefault="00D4195B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04B0B721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4" w:name="_Ref83832084"/>
      <w:r w:rsidRPr="007C5AC2">
        <w:rPr>
          <w:color w:val="44546A" w:themeColor="text2"/>
          <w:sz w:val="18"/>
          <w:szCs w:val="18"/>
        </w:rPr>
        <w:lastRenderedPageBreak/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C0639F" w:rsidRPr="007C5AC2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4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21277A30" w:rsidR="00CF050D" w:rsidRPr="00424860" w:rsidRDefault="00CF050D" w:rsidP="00CF050D">
      <w:r w:rsidRPr="00424860"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Pr="00424860"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1</w:t>
      </w:r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077A0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S4wLjAifQ==}</w:instrText>
          </w:r>
          <w:r w:rsidRPr="00424860">
            <w:fldChar w:fldCharType="separate"/>
          </w:r>
          <w:r w:rsidR="00C74790">
            <w:t>(Kapinchev, Bradu, Barnes, &amp; Podoleanu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077A0E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EuMC4wIn0=}</w:instrText>
          </w:r>
          <w:r w:rsidRPr="00424860">
            <w:fldChar w:fldCharType="separate"/>
          </w:r>
          <w:r w:rsidR="00C74790">
            <w:t>Zeiler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077A0E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xLjAuMCJ9}</w:instrText>
          </w:r>
          <w:r w:rsidRPr="00424860">
            <w:fldChar w:fldCharType="separate"/>
          </w:r>
          <w:r w:rsidR="00C74790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077A0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S4wLjAifQ==}</w:instrText>
          </w:r>
          <w:r w:rsidRPr="00424860">
            <w:fldChar w:fldCharType="separate"/>
          </w:r>
          <w:r w:rsidR="00C74790">
            <w:t>(Murray &amp; Perronnin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 xml:space="preserve">function (ReLU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D4195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i0wNS0yNlQxMzo1MzoxOC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S4wLjAifQ==}</w:instrText>
          </w:r>
          <w:r w:rsidRPr="00424860">
            <w:fldChar w:fldCharType="separate"/>
          </w:r>
          <w:r w:rsidR="00C74790">
            <w:t>(Agarap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0FBE8D59" w:rsidR="00CF050D" w:rsidRPr="0030288B" w:rsidRDefault="00CF050D" w:rsidP="00CF050D">
      <w:pPr>
        <w:pStyle w:val="Caption"/>
        <w:rPr>
          <w:i w:val="0"/>
          <w:iCs w:val="0"/>
        </w:rPr>
      </w:pPr>
      <w:bookmarkStart w:id="5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C0639F" w:rsidRPr="0030288B">
        <w:rPr>
          <w:i w:val="0"/>
          <w:iCs w:val="0"/>
          <w:noProof/>
        </w:rPr>
        <w:t>1</w:t>
      </w:r>
      <w:r w:rsidRPr="0030288B">
        <w:rPr>
          <w:i w:val="0"/>
          <w:iCs w:val="0"/>
        </w:rPr>
        <w:fldChar w:fldCharType="end"/>
      </w:r>
      <w:bookmarkEnd w:id="5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E11417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3C98B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D799C9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338805" w14:textId="77777777" w:rsidR="00CF050D" w:rsidRPr="00424860" w:rsidRDefault="00CF050D" w:rsidP="00E11417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2D6473"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D4195B" w:rsidP="002D647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2D6473"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D4195B" w:rsidP="002D6473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2D6473">
            <w:r w:rsidRPr="00424860">
              <w:t>ReLU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2D6473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2D6473">
            <w:r w:rsidRPr="00424860">
              <w:t>Softmax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2D6473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2D6473"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2D6473">
            <w:pPr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149A430E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the siz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AB1BE3">
        <w:rPr>
          <w:rFonts w:cstheme="minorHAnsi"/>
          <w:color w:val="808080" w:themeColor="background1" w:themeShade="80"/>
          <w:sz w:val="18"/>
          <w:szCs w:val="18"/>
        </w:rPr>
        <w:t xml:space="preserve"> are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-th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-th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1ED5C66E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similar to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ReLU operation </w:t>
      </w:r>
      <w:r w:rsidR="00697065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 xml:space="preserve">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softmax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1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process</w:t>
      </w:r>
      <w:r w:rsidR="000B7EFC">
        <w:rPr>
          <w:rFonts w:ascii="Calibri" w:hAnsi="Calibri" w:cs="Calibri"/>
        </w:rPr>
        <w:t>es</w:t>
      </w:r>
      <w:r w:rsidRPr="00424860">
        <w:rPr>
          <w:rFonts w:ascii="Calibri" w:hAnsi="Calibri" w:cs="Calibri"/>
        </w:rPr>
        <w:t>, which ha</w:t>
      </w:r>
      <w:r w:rsidR="00FD72DC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been proven to be effective in improving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r w:rsidR="00077A0E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UiLCJEb2kiOiIxMC40ODU1MC9hclhpdi4xNTAyLjAzMTY3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HJvY2VlZGluZ3MubWxyLnByZXNzL3YzNy9pb2ZmZTE1Lmh0bWwiLCJVcmlTdHJpbmciOiJodHRwOi8vcHJvY2VlZGluZ3MubWxyLnByZXNzL3YzNy9pb2ZmZTE1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TozMDo1OCIsIk1vZGlmaWVkQnkiOiJfV2FuZ2oiLCJJZCI6ImRiZjgwZGM1LTk0NjQtNDQ4ZC05MjA5LTZjMDExZmQ3NjI2OSIsIk1vZGlmaWVkT24iOiIyMDIxLTA5LTMwVDA1OjMw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UwMi4wMzE2NyIsIlVyaVN0cmluZyI6Imh0dHBzOi8vYXJ4aXYub3JnL3BkZi8xNTAyLjAzMTY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i0wNS0xN1QwMzoxNzo0NiIsIk1vZGlmaWVkQnkiOiJfTGVub3ZvIiwiSWQiOiI4MGE5MDlhMi02ZTQxLTRlMzYtOTdmNS1jMjU2ZWVlZjJhYTkiLCJNb2RpZmllZE9uIjoiMjAyMi0wNS0xN1QwMzoxNzo0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Q4NTUwL2FyWGl2LjE1MDIuMDMxNjciLCJVcmlTdHJpbmciOiJodHRwczovL2RvaS5vcmcvMTAuNDg1NTAvYXJYaXYuMTUwMi4wMzE2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xLjAuMCJ9}</w:instrText>
          </w:r>
          <w:r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Sergey Ioffe &amp; Christian Szegedy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softmax </w:t>
      </w:r>
      <w:r w:rsidRPr="00424860">
        <w:rPr>
          <w:rFonts w:ascii="Calibri" w:hAnsi="Calibri" w:cs="Calibri"/>
        </w:rPr>
        <w:lastRenderedPageBreak/>
        <w:t xml:space="preserve">algorithm is applied to the last feature map of the U-Net to </w:t>
      </w:r>
      <w:r w:rsidR="00A93BF2">
        <w:rPr>
          <w:rFonts w:ascii="Calibri" w:hAnsi="Calibri" w:cs="Calibri"/>
        </w:rPr>
        <w:t>rescale</w:t>
      </w:r>
      <w:r w:rsidR="00A93BF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the pixel values to the 0–1 range 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</w:t>
      </w:r>
      <w:r w:rsidR="00494A58">
        <w:rPr>
          <w:rFonts w:ascii="Calibri" w:hAnsi="Calibri" w:cs="Calibri"/>
        </w:rPr>
        <w:t>(also</w:t>
      </w:r>
      <w:r w:rsidRPr="00424860">
        <w:rPr>
          <w:rFonts w:ascii="Calibri" w:hAnsi="Calibri" w:cs="Calibri"/>
        </w:rPr>
        <w:t xml:space="preserve"> composed of pixels of 0s and 1s</w:t>
      </w:r>
      <w:r w:rsidR="00494A58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>. The cross-entropy algorithm is</w:t>
      </w:r>
      <w:r w:rsidR="00494A58">
        <w:rPr>
          <w:rFonts w:ascii="Calibri" w:hAnsi="Calibri" w:cs="Calibri"/>
        </w:rPr>
        <w:t xml:space="preserve"> then</w:t>
      </w:r>
      <w:r w:rsidRPr="00424860">
        <w:rPr>
          <w:rFonts w:ascii="Calibri" w:hAnsi="Calibri" w:cs="Calibri"/>
        </w:rPr>
        <w:t xml:space="preserve"> applied to calculate the difference between the prediction and the reference map and reflects the performance of the U-Net.</w:t>
      </w:r>
    </w:p>
    <w:p w14:paraId="62C880F1" w14:textId="0AC442EC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A5E2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A5E2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</w:t>
      </w:r>
      <w:r w:rsidR="00641F0A">
        <w:rPr>
          <w:rFonts w:ascii="Calibri" w:hAnsi="Calibri" w:cs="Calibri"/>
        </w:rPr>
        <w:t xml:space="preserve">ultimately </w:t>
      </w:r>
      <w:r w:rsidRPr="00424860">
        <w:rPr>
          <w:rFonts w:ascii="Calibri" w:hAnsi="Calibri" w:cs="Calibri"/>
        </w:rPr>
        <w:t>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</w:t>
      </w:r>
      <w:r w:rsidR="002D5E58">
        <w:rPr>
          <w:rFonts w:ascii="Calibri" w:hAnsi="Calibri" w:cs="Calibri"/>
        </w:rPr>
        <w:t>the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</w:t>
      </w:r>
      <w:r w:rsidR="002D5E58">
        <w:rPr>
          <w:rFonts w:ascii="Calibri" w:hAnsi="Calibri" w:cs="Calibri"/>
        </w:rPr>
        <w:t>over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)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552936">
        <w:t>Meanwhile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dynamic process.</w:t>
      </w:r>
    </w:p>
    <w:p w14:paraId="4107834E" w14:textId="77777777" w:rsidR="00CF050D" w:rsidRPr="00424860" w:rsidRDefault="00CF050D" w:rsidP="00CF050D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6">
                      <a:extLst>
                        <a:ext uri="{96DAC541-7B7A-43D3-8B79-37D633B846F1}">
                          <asvg:svgBlip xmlns:asvg="http://schemas.microsoft.com/office/drawing/2016/SVG/main" r:embed="rId37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1D2A9EBD" w:rsidR="00CF050D" w:rsidRPr="002135D8" w:rsidRDefault="00CF050D" w:rsidP="00CF050D">
      <w:pPr>
        <w:pStyle w:val="Caption"/>
        <w:rPr>
          <w:i w:val="0"/>
          <w:iCs w:val="0"/>
        </w:rPr>
      </w:pPr>
      <w:bookmarkStart w:id="6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C0639F" w:rsidRPr="002135D8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6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>tructure of the U-Net used in this study.</w:t>
      </w:r>
    </w:p>
    <w:p w14:paraId="3E3A051D" w14:textId="3DF251C9" w:rsidR="002640D8" w:rsidRPr="002135D8" w:rsidRDefault="00CF050D" w:rsidP="00625C38">
      <w:pPr>
        <w:pStyle w:val="Heading2"/>
        <w:spacing w:line="276" w:lineRule="auto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30ED28C4" w:rsidR="009C7D21" w:rsidRPr="00424860" w:rsidRDefault="00486775" w:rsidP="004C7426">
      <w:pPr>
        <w:spacing w:line="276" w:lineRule="auto"/>
      </w:pPr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00DB75A0" w:rsidRPr="00424860">
        <w:rPr>
          <w:rFonts w:ascii="Calibri" w:hAnsi="Calibri" w:cs="Calibri"/>
        </w:rPr>
        <w:t>(</w:t>
      </w:r>
      <w:r w:rsidR="00DB75A0" w:rsidRPr="00424860">
        <w:rPr>
          <w:rFonts w:ascii="Calibri" w:hAnsi="Calibri" w:cs="Calibri"/>
        </w:rPr>
        <w:fldChar w:fldCharType="begin"/>
      </w:r>
      <w:r w:rsidR="00DB75A0" w:rsidRPr="00424860">
        <w:rPr>
          <w:rFonts w:ascii="Calibri" w:hAnsi="Calibri" w:cs="Calibri"/>
        </w:rPr>
        <w:instrText xml:space="preserve"> REF _Ref81460063 \h </w:instrText>
      </w:r>
      <w:r w:rsidR="00DB75A0" w:rsidRPr="00424860">
        <w:rPr>
          <w:rFonts w:ascii="Calibri" w:hAnsi="Calibri" w:cs="Calibri"/>
        </w:rPr>
      </w:r>
      <w:r w:rsidR="00DB75A0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0324A9">
        <w:t>.</w:t>
      </w:r>
      <w:r w:rsidR="00C0639F" w:rsidRPr="00424860">
        <w:t xml:space="preserve"> </w:t>
      </w:r>
      <w:r w:rsidR="00C0639F" w:rsidRPr="00424860">
        <w:rPr>
          <w:noProof/>
        </w:rPr>
        <w:t>5</w:t>
      </w:r>
      <w:r w:rsidR="00DB75A0" w:rsidRPr="00424860">
        <w:rPr>
          <w:rFonts w:ascii="Calibri" w:hAnsi="Calibri" w:cs="Calibri"/>
        </w:rPr>
        <w:fldChar w:fldCharType="end"/>
      </w:r>
      <w:r w:rsidR="00DB75A0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 </w:t>
      </w:r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C7D21" w:rsidRPr="00424860">
        <w:rPr>
          <w:rFonts w:ascii="Calibri" w:hAnsi="Calibri" w:cs="Calibri"/>
        </w:rPr>
        <w:t xml:space="preserve">. </w:t>
      </w:r>
      <w:r w:rsidR="009A6EE2" w:rsidRPr="00424860">
        <w:rPr>
          <w:rFonts w:ascii="Calibri" w:hAnsi="Calibri" w:cs="Calibri"/>
        </w:rPr>
        <w:t xml:space="preserve">Full details of this work can be found in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OdW1iZXIiOiI3IiwiT3JnYW5pemF0aW9ucyI6W10sIk90aGVyc0ludm9sdmVkIjpbXSwiUGFnZVJhbmdlIjoiPHNwPlxyXG4gIDxuPjk4Mjwvbj5cclxuICA8aW4+dHJ1ZTwvaW4+XHJcbiAgPG9zPjk4Mjwvb3M+XHJcbiAgPHBzPjk4MjwvcHM+XHJcbjwvc3A+XHJcbjxlcD5cclxuICA8bj45OTg8L24+XHJcbiAgPGluPnRydWU8L2luPlxyXG4gIDxvcz45OTg8L29zPlxyXG4gIDxwcz45OTg8L3BzPlxyXG48L2VwPlxyXG48b3M+OTgyLTk5OD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1LTI2VDEzOjUzOjE4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nVtYmVyIjoiNyIsIk9yZ2FuaXphdGlvbnMiOltdLCJPdGhlcnNJbnZvbHZlZCI6W10sIlBhZ2VSYW5nZSI6IjxzcD5cclxuICA8bj45ODI8L24+XHJcbiAgPGluPnRydWU8L2luPlxyXG4gIDxvcz45ODI8L29zPlxyXG4gIDxwcz45ODI8L3BzPlxyXG48L3NwPlxyXG48ZXA+XHJcbiAgPG4+OTk4PC9uPlxyXG4gIDxpbj50cnVlPC9pbj5cclxuICA8b3M+OTk4PC9vcz5cclxuICA8cHM+OTk4PC9wcz5cclxuPC9lcD5cclxuPG9zPjk4Mi05OTg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NS0yNlQxMzo1MzoxO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he terrain data</w:t>
      </w:r>
      <w:r w:rsidR="009C7D21" w:rsidRPr="00424860">
        <w:rPr>
          <w:rFonts w:ascii="Calibri" w:hAnsi="Calibri" w:cs="Calibri"/>
        </w:rPr>
        <w:t xml:space="preserve"> </w:t>
      </w:r>
      <w:r w:rsidR="000324A9">
        <w:rPr>
          <w:rFonts w:ascii="Calibri" w:hAnsi="Calibri" w:cs="Calibri"/>
        </w:rPr>
        <w:t>were</w:t>
      </w:r>
      <w:r w:rsidR="009C7D21" w:rsidRPr="00424860">
        <w:rPr>
          <w:rFonts w:ascii="Calibri" w:hAnsi="Calibri" w:cs="Calibri"/>
        </w:rPr>
        <w:t xml:space="preserve"> 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derived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simulating 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-2126684578"/>
          <w:placeholder>
            <w:docPart w:val="DefaultPlaceholder_-1854013440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UzOjE4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xLjAuMCJ9}</w:instrText>
          </w:r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Qian et al., 2020; H. Wang et al., 2021; Xing et al.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</w:t>
      </w:r>
      <w:r w:rsidR="00EC6999" w:rsidRPr="00424860">
        <w:t>Accessibility variables</w:t>
      </w:r>
      <w:r w:rsidR="000324A9">
        <w:t>,</w:t>
      </w:r>
      <w:r w:rsidR="00EC6999" w:rsidRPr="00424860">
        <w:t xml:space="preserve"> such as distance to roads and </w:t>
      </w:r>
      <w:r w:rsidR="00EC6999" w:rsidRPr="00424860">
        <w:lastRenderedPageBreak/>
        <w:t>railways</w:t>
      </w:r>
      <w:r w:rsidR="000324A9">
        <w:t>,</w:t>
      </w:r>
      <w:r w:rsidR="00EC6999" w:rsidRPr="00424860">
        <w:t xml:space="preserve"> </w:t>
      </w:r>
      <w:r w:rsidR="0A3C2AE6" w:rsidRPr="00424860">
        <w:t>are frequently employed in</w:t>
      </w:r>
      <w:r w:rsidR="00EC6999" w:rsidRPr="00424860">
        <w:t xml:space="preserve"> urban dynamic 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r w:rsidR="00D4195B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i0wNS0yNlQxMzo1MzoxOC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i0wNS0yNlQxMzo1MzoxOC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EuMC4wIn0=}</w:instrText>
          </w:r>
          <w:r w:rsidR="00EC6999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EC6999" w:rsidRPr="00424860">
        <w:t>. However, U-Net is a pattern-sensitive model</w:t>
      </w:r>
      <w:r w:rsidR="000324A9">
        <w:t>,</w:t>
      </w:r>
      <w:r w:rsidR="337EB9BA" w:rsidRPr="00424860">
        <w:t xml:space="preserve"> and so, in this case,</w:t>
      </w:r>
      <w:r w:rsidR="00EC6999" w:rsidRPr="00424860">
        <w:t xml:space="preserve"> </w:t>
      </w:r>
      <w:r w:rsidR="62612955" w:rsidRPr="00424860">
        <w:t>d</w:t>
      </w:r>
      <w:r w:rsidR="00EC6999" w:rsidRPr="00424860">
        <w:t xml:space="preserve">istance factors provide </w:t>
      </w:r>
      <w:r w:rsidR="009306F2">
        <w:t>little</w:t>
      </w:r>
      <w:r w:rsidR="00EC6999" w:rsidRPr="00424860">
        <w:t xml:space="preserve"> </w:t>
      </w:r>
      <w:r w:rsidR="33942332" w:rsidRPr="00424860">
        <w:t xml:space="preserve">additional </w:t>
      </w:r>
      <w:r w:rsidR="00733170">
        <w:t xml:space="preserve">useful </w:t>
      </w:r>
      <w:r w:rsidR="00EC6999" w:rsidRPr="00424860">
        <w:t>information. Hence, it was not used in this study</w:t>
      </w:r>
      <w:r w:rsidR="19398730" w:rsidRPr="00424860">
        <w:t xml:space="preserve"> as it would </w:t>
      </w:r>
      <w:r w:rsidR="00184E41">
        <w:t xml:space="preserve">have </w:t>
      </w:r>
      <w:r w:rsidR="19398730" w:rsidRPr="00424860">
        <w:t>compromise</w:t>
      </w:r>
      <w:r w:rsidR="00184E41">
        <w:t>d</w:t>
      </w:r>
      <w:r w:rsidR="19398730" w:rsidRPr="00424860">
        <w:t xml:space="preserve"> model parsimony </w:t>
      </w:r>
      <w:r w:rsidR="00C35BE9" w:rsidRPr="00424860">
        <w:t>and led to a longer training time</w:t>
      </w:r>
      <w:r w:rsidR="19398730" w:rsidRPr="00424860">
        <w:t>.</w:t>
      </w:r>
      <w:r w:rsidR="00EC6999" w:rsidRPr="00424860">
        <w:t xml:space="preserve"> </w:t>
      </w:r>
    </w:p>
    <w:p w14:paraId="77797B6A" w14:textId="5424C0A1" w:rsidR="00C179DA" w:rsidRPr="00424860" w:rsidRDefault="00622CB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20FEC27F" wp14:editId="68784C17">
            <wp:extent cx="5406300" cy="6658146"/>
            <wp:effectExtent l="0" t="0" r="444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1304" cy="6676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5831E2" w14:textId="5EDAF03C" w:rsidR="00BE310D" w:rsidRPr="00BD1576" w:rsidRDefault="00DB75A0" w:rsidP="009E3CCD">
      <w:pPr>
        <w:pStyle w:val="Caption"/>
        <w:rPr>
          <w:rFonts w:ascii="Calibri" w:hAnsi="Calibri" w:cs="Calibri"/>
          <w:i w:val="0"/>
          <w:iCs w:val="0"/>
        </w:rPr>
      </w:pPr>
      <w:bookmarkStart w:id="7" w:name="_Ref81460063"/>
      <w:bookmarkStart w:id="8" w:name="_Ref81460034"/>
      <w:r w:rsidRPr="00BD1576">
        <w:rPr>
          <w:i w:val="0"/>
          <w:iCs w:val="0"/>
        </w:rPr>
        <w:t>Fig</w:t>
      </w:r>
      <w:r w:rsidR="00184E41">
        <w:rPr>
          <w:i w:val="0"/>
          <w:iCs w:val="0"/>
        </w:rPr>
        <w:t>.</w:t>
      </w:r>
      <w:r w:rsidRPr="00BD1576">
        <w:rPr>
          <w:i w:val="0"/>
          <w:iCs w:val="0"/>
        </w:rPr>
        <w:t xml:space="preserve"> </w:t>
      </w:r>
      <w:r w:rsidRPr="00BD1576">
        <w:rPr>
          <w:i w:val="0"/>
          <w:iCs w:val="0"/>
        </w:rPr>
        <w:fldChar w:fldCharType="begin"/>
      </w:r>
      <w:r w:rsidRPr="00BD1576">
        <w:rPr>
          <w:i w:val="0"/>
          <w:iCs w:val="0"/>
        </w:rPr>
        <w:instrText>SEQ Figure \* ARABIC</w:instrText>
      </w:r>
      <w:r w:rsidRPr="00BD1576">
        <w:rPr>
          <w:i w:val="0"/>
          <w:iCs w:val="0"/>
        </w:rPr>
        <w:fldChar w:fldCharType="separate"/>
      </w:r>
      <w:r w:rsidR="00C0639F" w:rsidRPr="00BD1576">
        <w:rPr>
          <w:i w:val="0"/>
          <w:iCs w:val="0"/>
          <w:noProof/>
        </w:rPr>
        <w:t>5</w:t>
      </w:r>
      <w:r w:rsidRPr="00BD1576">
        <w:rPr>
          <w:i w:val="0"/>
          <w:iCs w:val="0"/>
        </w:rPr>
        <w:fldChar w:fldCharType="end"/>
      </w:r>
      <w:bookmarkEnd w:id="7"/>
      <w:r w:rsidRPr="00BD1576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U</w:t>
      </w:r>
      <w:r w:rsidRPr="00BD1576">
        <w:rPr>
          <w:i w:val="0"/>
          <w:iCs w:val="0"/>
        </w:rPr>
        <w:t>rban dynamic map of the North China Plain</w:t>
      </w:r>
      <w:bookmarkEnd w:id="8"/>
      <w:r w:rsidR="00E43FB9" w:rsidRPr="00BD1576">
        <w:rPr>
          <w:i w:val="0"/>
          <w:iCs w:val="0"/>
        </w:rPr>
        <w:t>.</w:t>
      </w:r>
    </w:p>
    <w:p w14:paraId="4E1AB993" w14:textId="06DBDF80" w:rsidR="009C7D21" w:rsidRPr="00BD1576" w:rsidRDefault="00CF050D" w:rsidP="00625C38">
      <w:pPr>
        <w:pStyle w:val="Heading2"/>
        <w:spacing w:line="276" w:lineRule="auto"/>
        <w:rPr>
          <w:rFonts w:cstheme="majorHAnsi"/>
        </w:rPr>
      </w:pPr>
      <w:r w:rsidRPr="00BD1576">
        <w:rPr>
          <w:rFonts w:cstheme="majorHAnsi"/>
        </w:rPr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</w:p>
    <w:p w14:paraId="724E127E" w14:textId="01650A62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256 pixel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 xml:space="preserve">samples from the </w:t>
      </w:r>
      <w:r w:rsidR="00D0480C" w:rsidRPr="00424860">
        <w:rPr>
          <w:rFonts w:ascii="Calibri" w:hAnsi="Calibri" w:cs="Calibri"/>
        </w:rPr>
        <w:t>base</w:t>
      </w:r>
      <w:r w:rsidRPr="00424860">
        <w:rPr>
          <w:rFonts w:ascii="Calibri" w:hAnsi="Calibri" w:cs="Calibri"/>
        </w:rPr>
        <w:t xml:space="preserve"> image. We set the </w:t>
      </w:r>
      <w:r w:rsidR="00310DD2" w:rsidRPr="00424860">
        <w:rPr>
          <w:rFonts w:ascii="Calibri" w:hAnsi="Calibri" w:cs="Calibri"/>
        </w:rPr>
        <w:t>tile</w:t>
      </w:r>
      <w:r w:rsidRPr="00424860">
        <w:rPr>
          <w:rFonts w:ascii="Calibri" w:hAnsi="Calibri" w:cs="Calibri"/>
        </w:rPr>
        <w:t xml:space="preserve"> size to 256 following common data science practices</w:t>
      </w:r>
      <w:r w:rsidR="006C5A76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4314407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Ronneberger et al., 2015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36D0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lastRenderedPageBreak/>
        <w:t xml:space="preserve">collected 20,000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.</w:t>
      </w:r>
      <w:r w:rsidR="002703FE" w:rsidRPr="00424860">
        <w:rPr>
          <w:rFonts w:ascii="Calibri" w:hAnsi="Calibri" w:cs="Calibri"/>
        </w:rPr>
        <w:t xml:space="preserve"> </w:t>
      </w:r>
      <w:r w:rsidR="00C4368D" w:rsidRPr="00424860">
        <w:rPr>
          <w:rFonts w:ascii="Calibri" w:hAnsi="Calibri" w:cs="Calibri"/>
        </w:rPr>
        <w:t>The samples</w:t>
      </w:r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A84488" w:rsidRPr="00424860">
        <w:rPr>
          <w:rFonts w:ascii="Calibri" w:hAnsi="Calibri" w:cs="Calibri"/>
        </w:rPr>
        <w:t xml:space="preserve"> </w:t>
      </w:r>
      <w:r w:rsidR="0004637C" w:rsidRPr="00424860">
        <w:rPr>
          <w:rFonts w:ascii="Calibri" w:hAnsi="Calibri" w:cs="Calibri"/>
        </w:rPr>
        <w:t>of</w:t>
      </w:r>
      <w:r w:rsidR="00A84488" w:rsidRPr="00424860">
        <w:rPr>
          <w:rFonts w:ascii="Calibri" w:hAnsi="Calibri" w:cs="Calibri"/>
        </w:rPr>
        <w:t xml:space="preserve"> 1994</w:t>
      </w:r>
      <w:r w:rsidR="007B362E" w:rsidRPr="00424860">
        <w:rPr>
          <w:rFonts w:ascii="Calibri" w:hAnsi="Calibri" w:cs="Calibri"/>
        </w:rPr>
        <w:t>,</w:t>
      </w:r>
      <w:r w:rsidR="00A92019" w:rsidRPr="00424860">
        <w:rPr>
          <w:rFonts w:ascii="Calibri" w:hAnsi="Calibri" w:cs="Calibri"/>
        </w:rPr>
        <w:t xml:space="preserve"> elevation,</w:t>
      </w:r>
      <w:r w:rsidR="002703FE" w:rsidRPr="00424860">
        <w:rPr>
          <w:rFonts w:ascii="Calibri" w:hAnsi="Calibri" w:cs="Calibri"/>
        </w:rPr>
        <w:t xml:space="preserve"> and slope) and a single-layer </w:t>
      </w:r>
      <w:r w:rsidR="005F7E95" w:rsidRPr="00424860">
        <w:rPr>
          <w:rFonts w:ascii="Calibri" w:hAnsi="Calibri" w:cs="Calibri"/>
        </w:rPr>
        <w:t>later year</w:t>
      </w:r>
      <w:r w:rsidR="002703FE" w:rsidRPr="00424860">
        <w:rPr>
          <w:rFonts w:ascii="Calibri" w:hAnsi="Calibri" w:cs="Calibri"/>
        </w:rPr>
        <w:t xml:space="preserve"> image (</w:t>
      </w:r>
      <w:r w:rsidR="00152E6E" w:rsidRPr="00424860">
        <w:rPr>
          <w:rFonts w:ascii="Calibri" w:hAnsi="Calibri" w:cs="Calibri"/>
        </w:rPr>
        <w:t xml:space="preserve">e.g., </w:t>
      </w:r>
      <w:r w:rsidR="0087277D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r w:rsidR="002703FE" w:rsidRPr="00424860">
        <w:rPr>
          <w:rFonts w:ascii="Calibri" w:hAnsi="Calibri" w:cs="Calibri"/>
        </w:rPr>
        <w:t>).</w:t>
      </w:r>
    </w:p>
    <w:p w14:paraId="02BF9210" w14:textId="33240D5F" w:rsidR="00A67D53" w:rsidRPr="00424860" w:rsidRDefault="00A67D53" w:rsidP="00A67D53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-Net was 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6F13F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61A4FA7C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image 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trained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projection date. To reduce the </w:t>
      </w:r>
      <w:r w:rsidR="00BB1D5B">
        <w:rPr>
          <w:rFonts w:ascii="Calibri" w:hAnsi="Calibri" w:cs="Calibri"/>
        </w:rPr>
        <w:t xml:space="preserve">tile </w:t>
      </w:r>
      <w:r w:rsidRPr="00424860">
        <w:rPr>
          <w:rFonts w:ascii="Calibri" w:hAnsi="Calibri" w:cs="Calibri"/>
        </w:rPr>
        <w:t>edge effect</w:t>
      </w:r>
      <w:r w:rsidR="00BB1D5B">
        <w:rPr>
          <w:rFonts w:ascii="Calibri" w:hAnsi="Calibri" w:cs="Calibri"/>
        </w:rPr>
        <w:t>s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of </w:t>
      </w:r>
      <w:r w:rsidR="00B7147D" w:rsidRPr="00424860">
        <w:rPr>
          <w:rFonts w:ascii="Calibri" w:hAnsi="Calibri" w:cs="Calibri"/>
        </w:rPr>
        <w:t xml:space="preserve">256 × 256 </w:t>
      </w:r>
      <w:r w:rsidR="0049011F" w:rsidRPr="00424860">
        <w:rPr>
          <w:rFonts w:ascii="Calibri" w:hAnsi="Calibri" w:cs="Calibri"/>
        </w:rPr>
        <w:t>pixels</w:t>
      </w:r>
      <w:r w:rsidR="00A35717" w:rsidRPr="00424860">
        <w:rPr>
          <w:rFonts w:ascii="Calibri" w:hAnsi="Calibri" w:cs="Calibri"/>
        </w:rPr>
        <w:t xml:space="preserve"> </w:t>
      </w:r>
      <w:r w:rsidR="00B7147D" w:rsidRPr="00424860">
        <w:rPr>
          <w:rFonts w:ascii="Calibri" w:hAnsi="Calibri" w:cs="Calibri"/>
        </w:rPr>
        <w:t>and</w:t>
      </w:r>
      <w:r w:rsidR="00C0243B" w:rsidRPr="00424860">
        <w:rPr>
          <w:rFonts w:ascii="Calibri" w:hAnsi="Calibri" w:cs="Calibri"/>
        </w:rPr>
        <w:t xml:space="preserve"> then</w:t>
      </w:r>
      <w:r w:rsidR="006104F0" w:rsidRPr="00424860">
        <w:rPr>
          <w:rFonts w:ascii="Calibri" w:hAnsi="Calibri" w:cs="Calibri"/>
        </w:rPr>
        <w:t xml:space="preserve"> </w:t>
      </w:r>
      <w:r w:rsidR="00770C4D" w:rsidRPr="00424860">
        <w:rPr>
          <w:rFonts w:ascii="Calibri" w:hAnsi="Calibri" w:cs="Calibri"/>
        </w:rPr>
        <w:t xml:space="preserve">supplied with a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r w:rsidR="009D3191" w:rsidRPr="00424860">
        <w:rPr>
          <w:rFonts w:ascii="Calibri" w:hAnsi="Calibri" w:cs="Calibri"/>
        </w:rPr>
        <w:t xml:space="preserve">width </w:t>
      </w:r>
      <w:r w:rsidR="00770C4D" w:rsidRPr="00424860">
        <w:rPr>
          <w:rFonts w:ascii="Calibri" w:hAnsi="Calibri" w:cs="Calibri"/>
        </w:rPr>
        <w:t xml:space="preserve">buffer </w:t>
      </w:r>
      <w:r w:rsidR="00CD1F9C" w:rsidRPr="00424860">
        <w:rPr>
          <w:rFonts w:ascii="Calibri" w:hAnsi="Calibri" w:cs="Calibri"/>
        </w:rPr>
        <w:t>to</w:t>
      </w:r>
      <w:r w:rsidR="00770C4D" w:rsidRPr="00424860">
        <w:rPr>
          <w:rFonts w:ascii="Calibri" w:hAnsi="Calibri" w:cs="Calibri"/>
        </w:rPr>
        <w:t xml:space="preserve"> be</w:t>
      </w:r>
      <w:r w:rsidR="00787A3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removed </w:t>
      </w:r>
      <w:r w:rsidR="00921FFB">
        <w:rPr>
          <w:rFonts w:ascii="Calibri" w:hAnsi="Calibri" w:cs="Calibri"/>
        </w:rPr>
        <w:t>following</w:t>
      </w:r>
      <w:r w:rsidR="00A35717" w:rsidRPr="00424860">
        <w:rPr>
          <w:rFonts w:ascii="Calibri" w:hAnsi="Calibri" w:cs="Calibri"/>
        </w:rPr>
        <w:t xml:space="preserve"> process</w:t>
      </w:r>
      <w:r w:rsidR="00921FFB">
        <w:rPr>
          <w:rFonts w:ascii="Calibri" w:hAnsi="Calibri" w:cs="Calibri"/>
        </w:rPr>
        <w:t>ing</w:t>
      </w:r>
      <w:r w:rsidR="00A35717" w:rsidRPr="00424860">
        <w:rPr>
          <w:rFonts w:ascii="Calibri" w:hAnsi="Calibri" w:cs="Calibri"/>
        </w:rPr>
        <w:t xml:space="preserve"> by </w:t>
      </w:r>
      <w:r w:rsidR="00CD71CA" w:rsidRPr="00424860">
        <w:rPr>
          <w:rFonts w:ascii="Calibri" w:hAnsi="Calibri" w:cs="Calibri"/>
        </w:rPr>
        <w:t>U-Net</w:t>
      </w:r>
      <w:r w:rsidR="00263109" w:rsidRPr="00424860">
        <w:rPr>
          <w:rFonts w:ascii="Calibri" w:hAnsi="Calibri" w:cs="Calibri"/>
        </w:rPr>
        <w:t xml:space="preserve"> 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921FFB">
        <w:t>.</w:t>
      </w:r>
      <w:r w:rsidR="00C0639F" w:rsidRPr="00424860">
        <w:t xml:space="preserve"> </w:t>
      </w:r>
      <w:r w:rsidR="00C0639F" w:rsidRPr="00424860">
        <w:rPr>
          <w:noProof/>
        </w:rPr>
        <w:t>6</w:t>
      </w:r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r w:rsidR="00077A0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S4wLjAifQ==}</w:instrText>
          </w:r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 w:line="276" w:lineRule="auto"/>
      </w:pPr>
      <w:r w:rsidRPr="00424860">
        <w:rPr>
          <w:rFonts w:ascii="Calibri" w:hAnsi="Calibri" w:cs="Calibri"/>
          <w:noProof/>
        </w:rPr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96DAC541-7B7A-43D3-8B79-37D633B846F1}">
                          <asvg:svgBlip xmlns:asvg="http://schemas.microsoft.com/office/drawing/2016/SVG/main" r:embed="rId40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50A534F8" w:rsidR="00263109" w:rsidRPr="001B6AB9" w:rsidRDefault="00263109" w:rsidP="009E3CCD">
      <w:pPr>
        <w:pStyle w:val="Caption"/>
        <w:rPr>
          <w:i w:val="0"/>
          <w:iCs w:val="0"/>
        </w:rPr>
      </w:pPr>
      <w:bookmarkStart w:id="9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r w:rsidR="00C0639F" w:rsidRPr="001B6AB9">
        <w:rPr>
          <w:i w:val="0"/>
          <w:iCs w:val="0"/>
          <w:noProof/>
        </w:rPr>
        <w:t>6</w:t>
      </w:r>
      <w:r w:rsidRPr="001B6AB9">
        <w:rPr>
          <w:i w:val="0"/>
          <w:iCs w:val="0"/>
        </w:rPr>
        <w:fldChar w:fldCharType="end"/>
      </w:r>
      <w:bookmarkEnd w:id="9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edge effect</w:t>
      </w:r>
      <w:r w:rsidR="00B732F3">
        <w:rPr>
          <w:i w:val="0"/>
          <w:iCs w:val="0"/>
        </w:rPr>
        <w:t>s</w:t>
      </w:r>
      <w:r w:rsidR="00114624" w:rsidRPr="001B6AB9">
        <w:rPr>
          <w:i w:val="0"/>
          <w:iCs w:val="0"/>
        </w:rPr>
        <w:t>.</w:t>
      </w:r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r w:rsidR="0083555F" w:rsidRPr="001B6AB9">
        <w:rPr>
          <w:i w:val="0"/>
          <w:iCs w:val="0"/>
        </w:rPr>
        <w:t>edge effect</w:t>
      </w:r>
      <w:r w:rsidR="00737688" w:rsidRPr="001B6AB9">
        <w:rPr>
          <w:i w:val="0"/>
          <w:iCs w:val="0"/>
        </w:rPr>
        <w:t>.</w:t>
      </w:r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edge effect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r w:rsidR="00077A0E">
            <w:rPr>
              <w:i w:val="0"/>
              <w:iCs w:val="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S4wLjAifQ==}</w:instrText>
          </w:r>
          <w:r w:rsidR="008F343F" w:rsidRPr="001B6AB9">
            <w:rPr>
              <w:i w:val="0"/>
              <w:iCs w:val="0"/>
            </w:rPr>
            <w:fldChar w:fldCharType="separate"/>
          </w:r>
          <w:r w:rsidR="00C74790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2092E57" w14:textId="5AF275F2" w:rsidR="009C7D21" w:rsidRPr="00424860" w:rsidRDefault="000E2F4B" w:rsidP="00D71802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land-use</w:t>
      </w:r>
      <w:r w:rsidR="009C7D21" w:rsidRPr="00424860">
        <w:rPr>
          <w:rFonts w:ascii="Calibri" w:hAnsi="Calibri" w:cs="Calibri"/>
        </w:rPr>
        <w:t xml:space="preserve"> map was created by binarizing the transition potential map. W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>value of 1 (indicating urban pixel</w:t>
      </w:r>
      <w:r>
        <w:rPr>
          <w:rFonts w:ascii="Calibri" w:hAnsi="Calibri" w:cs="Calibri"/>
        </w:rPr>
        <w:t>s</w:t>
      </w:r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390D1F" w:rsidRPr="00424860">
        <w:rPr>
          <w:rFonts w:ascii="Calibri" w:hAnsi="Calibri" w:cs="Calibri"/>
        </w:rPr>
        <w:t xml:space="preserve">,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to</w:t>
      </w:r>
      <w:r w:rsidR="00915D14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urban pixels</w:t>
      </w:r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  <w:r w:rsidR="00BE073A" w:rsidRPr="00424860">
        <w:rPr>
          <w:rFonts w:ascii="Calibri" w:hAnsi="Calibri" w:cs="Calibri"/>
        </w:rPr>
        <w:t>The</w:t>
      </w:r>
      <w:r w:rsidR="00477150" w:rsidRPr="00424860">
        <w:rPr>
          <w:rFonts w:ascii="Calibri" w:hAnsi="Calibri" w:cs="Calibri"/>
        </w:rPr>
        <w:t xml:space="preserve"> </w:t>
      </w:r>
      <w:r w:rsidR="00D47E97" w:rsidRPr="00424860">
        <w:rPr>
          <w:rFonts w:ascii="Calibri" w:hAnsi="Calibri" w:cs="Calibri"/>
        </w:rPr>
        <w:t xml:space="preserve">urban </w:t>
      </w:r>
      <w:r w:rsidR="00477150" w:rsidRPr="00424860">
        <w:rPr>
          <w:rFonts w:ascii="Calibri" w:hAnsi="Calibri" w:cs="Calibri"/>
        </w:rPr>
        <w:t xml:space="preserve">pixel number </w:t>
      </w:r>
      <w:r w:rsidR="00D00CAF">
        <w:rPr>
          <w:rFonts w:ascii="Calibri" w:hAnsi="Calibri" w:cs="Calibri"/>
        </w:rPr>
        <w:t>for</w:t>
      </w:r>
      <w:r w:rsidR="00477150" w:rsidRPr="00424860">
        <w:rPr>
          <w:rFonts w:ascii="Calibri" w:hAnsi="Calibri" w:cs="Calibri"/>
        </w:rPr>
        <w:t xml:space="preserve"> 2018 was </w:t>
      </w:r>
      <w:r w:rsidR="00583579" w:rsidRPr="00424860">
        <w:rPr>
          <w:rFonts w:ascii="Calibri" w:hAnsi="Calibri" w:cs="Calibri"/>
        </w:rPr>
        <w:t>computed</w:t>
      </w:r>
      <w:r w:rsidR="00477150" w:rsidRPr="00424860">
        <w:rPr>
          <w:rFonts w:ascii="Calibri" w:hAnsi="Calibri" w:cs="Calibri"/>
        </w:rPr>
        <w:t xml:space="preserve"> </w:t>
      </w:r>
      <w:r w:rsidR="00DA3638" w:rsidRPr="00424860">
        <w:rPr>
          <w:rFonts w:ascii="Calibri" w:hAnsi="Calibri" w:cs="Calibri"/>
        </w:rPr>
        <w:t xml:space="preserve">from the reference map </w:t>
      </w:r>
      <w:r w:rsidR="00477150" w:rsidRPr="00424860">
        <w:rPr>
          <w:rFonts w:ascii="Calibri" w:hAnsi="Calibri" w:cs="Calibri"/>
        </w:rPr>
        <w:t xml:space="preserve">to </w:t>
      </w:r>
      <w:r w:rsidR="001405A3" w:rsidRPr="00424860">
        <w:rPr>
          <w:rFonts w:ascii="Calibri" w:hAnsi="Calibri" w:cs="Calibri"/>
        </w:rPr>
        <w:t xml:space="preserve">binarize the transition potential map </w:t>
      </w:r>
      <w:r w:rsidR="00D00CAF">
        <w:rPr>
          <w:rFonts w:ascii="Calibri" w:hAnsi="Calibri" w:cs="Calibri"/>
        </w:rPr>
        <w:t>for</w:t>
      </w:r>
      <w:r w:rsidR="001405A3" w:rsidRPr="00424860">
        <w:rPr>
          <w:rFonts w:ascii="Calibri" w:hAnsi="Calibri" w:cs="Calibri"/>
        </w:rPr>
        <w:t xml:space="preserve"> 2018</w:t>
      </w:r>
      <w:r w:rsidR="00212FBD" w:rsidRPr="00424860">
        <w:rPr>
          <w:rFonts w:ascii="Calibri" w:hAnsi="Calibri" w:cs="Calibri"/>
        </w:rPr>
        <w:t>, and a</w:t>
      </w:r>
      <w:r w:rsidR="003D61B0" w:rsidRPr="00424860">
        <w:rPr>
          <w:rFonts w:ascii="Calibri" w:hAnsi="Calibri" w:cs="Calibri"/>
        </w:rPr>
        <w:t xml:space="preserve">n </w:t>
      </w:r>
      <w:r w:rsidR="00F84CF9" w:rsidRPr="00424860">
        <w:rPr>
          <w:rFonts w:ascii="Calibri" w:hAnsi="Calibri" w:cs="Calibri"/>
        </w:rPr>
        <w:t>exponential extrapolation</w:t>
      </w:r>
      <w:r w:rsidR="005C527F" w:rsidRPr="00424860">
        <w:rPr>
          <w:rFonts w:ascii="Calibri" w:hAnsi="Calibri" w:cs="Calibri"/>
        </w:rPr>
        <w:t xml:space="preserve"> (</w:t>
      </w:r>
      <w:r w:rsidR="005C527F" w:rsidRPr="00424860">
        <w:rPr>
          <w:rFonts w:ascii="Calibri" w:hAnsi="Calibri" w:cs="Calibri"/>
        </w:rPr>
        <w:fldChar w:fldCharType="begin"/>
      </w:r>
      <w:r w:rsidR="005C527F" w:rsidRPr="00424860">
        <w:rPr>
          <w:rFonts w:ascii="Calibri" w:hAnsi="Calibri" w:cs="Calibri"/>
        </w:rPr>
        <w:instrText xml:space="preserve"> REF _Ref81461127 \h </w:instrText>
      </w:r>
      <w:r w:rsidR="005C527F" w:rsidRPr="00424860">
        <w:rPr>
          <w:rFonts w:ascii="Calibri" w:hAnsi="Calibri" w:cs="Calibri"/>
        </w:rPr>
      </w:r>
      <w:r w:rsidR="005C527F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D00CAF">
        <w:t>.</w:t>
      </w:r>
      <w:r w:rsidR="00C0639F" w:rsidRPr="00424860">
        <w:t xml:space="preserve"> </w:t>
      </w:r>
      <w:r w:rsidR="00C0639F" w:rsidRPr="00424860">
        <w:rPr>
          <w:noProof/>
        </w:rPr>
        <w:t>7</w:t>
      </w:r>
      <w:r w:rsidR="005C527F" w:rsidRPr="00424860">
        <w:rPr>
          <w:rFonts w:ascii="Calibri" w:hAnsi="Calibri" w:cs="Calibri"/>
        </w:rPr>
        <w:fldChar w:fldCharType="end"/>
      </w:r>
      <w:r w:rsidR="005C527F" w:rsidRPr="00424860">
        <w:rPr>
          <w:rFonts w:ascii="Calibri" w:hAnsi="Calibri" w:cs="Calibri"/>
        </w:rPr>
        <w:t xml:space="preserve">) </w:t>
      </w:r>
      <w:r w:rsidR="00F84CF9" w:rsidRPr="00424860">
        <w:rPr>
          <w:rFonts w:ascii="Calibri" w:hAnsi="Calibri" w:cs="Calibri"/>
        </w:rPr>
        <w:t xml:space="preserve">was carried out to </w:t>
      </w:r>
      <w:r w:rsidR="00C2490C" w:rsidRPr="00424860">
        <w:rPr>
          <w:rFonts w:ascii="Calibri" w:hAnsi="Calibri" w:cs="Calibri"/>
        </w:rPr>
        <w:t xml:space="preserve">determine the urban </w:t>
      </w:r>
      <w:r w:rsidR="00C7451D" w:rsidRPr="00424860">
        <w:rPr>
          <w:rFonts w:ascii="Calibri" w:hAnsi="Calibri" w:cs="Calibri"/>
        </w:rPr>
        <w:t>pixel count</w:t>
      </w:r>
      <w:r w:rsidR="00C2490C" w:rsidRPr="00424860">
        <w:rPr>
          <w:rFonts w:ascii="Calibri" w:hAnsi="Calibri" w:cs="Calibri"/>
        </w:rPr>
        <w:t xml:space="preserve">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2030 that was used to binarize the transition potential map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</w:t>
      </w:r>
      <w:r w:rsidR="0094480F" w:rsidRPr="00424860">
        <w:rPr>
          <w:rFonts w:ascii="Calibri" w:hAnsi="Calibri" w:cs="Calibri"/>
        </w:rPr>
        <w:t>2030</w:t>
      </w:r>
      <w:r w:rsidR="003D61B0" w:rsidRPr="00424860">
        <w:rPr>
          <w:rFonts w:ascii="Calibri" w:hAnsi="Calibri" w:cs="Calibri"/>
        </w:rPr>
        <w:t xml:space="preserve">. </w:t>
      </w:r>
      <w:r w:rsidR="00752E7E">
        <w:rPr>
          <w:rFonts w:ascii="Calibri" w:hAnsi="Calibri" w:cs="Calibri"/>
        </w:rPr>
        <w:t>The historical urban areas were derived using the data from</w:t>
      </w:r>
      <w:r w:rsidR="00752E7E" w:rsidRPr="00752E7E">
        <w:t xml:space="preserve"> </w:t>
      </w:r>
      <w:sdt>
        <w:sdtPr>
          <w:alias w:val="To edit, see citavi.com/edit"/>
          <w:tag w:val="CitaviPlaceholder#3cee75f1-5113-477b-b03d-65ef9abbc819"/>
          <w:id w:val="1044103644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OdW1iZXIiOiI3IiwiT3JnYW5pemF0aW9ucyI6W10sIk90aGVyc0ludm9sdmVkIjpbXSwiUGFnZVJhbmdlIjoiPHNwPlxyXG4gIDxuPjk4Mjwvbj5cclxuICA8aW4+dHJ1ZTwvaW4+XHJcbiAgPG9zPjk4Mjwvb3M+XHJcbiAgPHBzPjk4MjwvcHM+XHJcbjwvc3A+XHJcbjxlcD5cclxuICA8bj45OTg8L24+XHJcbiAgPGluPnRydWU8L2luPlxyXG4gIDxvcz45OTg8L29zPlxyXG4gIDxwcz45OTg8L3BzPlxyXG48L2VwPlxyXG48b3M+OTgyLTk5OD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1LTI2VDEzOjUzOjE4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NjZWU3NWYxLTUxMTMtNDc3Yi1iMDNkLTY1ZWY5YWJiYzgxOSIsIlRleHQiOiJKLiBXYW5nIGV0IGFsLiIsIldBSVZlcnNpb24iOiI2LjExLjAuMCJ9}</w:instrText>
          </w:r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 xml:space="preserve">J. </w:t>
          </w:r>
          <w:r w:rsidR="00C74790">
            <w:rPr>
              <w:rFonts w:ascii="Calibri" w:hAnsi="Calibri" w:cs="Calibri"/>
              <w:noProof/>
            </w:rPr>
            <w:lastRenderedPageBreak/>
            <w:t>Wang et al.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 w:rsidRPr="00752E7E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f3323d0a-44e5-4839-9397-65556fe415ff"/>
          <w:id w:val="1944656360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r w:rsidR="00D4195B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nVtYmVyIjoiNyIsIk9yZ2FuaXphdGlvbnMiOltdLCJPdGhlcnNJbnZvbHZlZCI6W10sIlBhZ2VSYW5nZSI6IjxzcD5cclxuICA8bj45ODI8L24+XHJcbiAgPGluPnRydWU8L2luPlxyXG4gIDxvcz45ODI8L29zPlxyXG4gIDxwcz45ODI8L3BzPlxyXG48L3NwPlxyXG48ZXA+XHJcbiAgPG4+OTk4PC9uPlxyXG4gIDxpbj50cnVlPC9pbj5cclxuICA8b3M+OTk4PC9vcz5cclxuICA8cHM+OTk4PC9wcz5cclxuPC9lcD5cclxuPG9zPjk4Mi05OTg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NS0yNlQxMzo1MzoxO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YzMzIzZDBhLTQ0ZTUtNDgzOS05Mzk3LTY1NTU2ZmU0MTVmZiIsIlRleHQiOiIoMjAyMSkiLCJXQUlWZXJzaW9uIjoiNi4xMS4wLjAifQ==}</w:instrText>
          </w:r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C74790">
            <w:rPr>
              <w:rFonts w:ascii="Calibri" w:hAnsi="Calibri" w:cs="Calibri"/>
              <w:noProof/>
            </w:rPr>
            <w:t>(2021)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>
        <w:rPr>
          <w:rFonts w:ascii="Calibri" w:hAnsi="Calibri" w:cs="Calibri"/>
        </w:rPr>
        <w:t>, and t</w:t>
      </w:r>
      <w:r w:rsidR="00435747" w:rsidRPr="00424860">
        <w:rPr>
          <w:rFonts w:ascii="Calibri" w:hAnsi="Calibri" w:cs="Calibri"/>
        </w:rPr>
        <w:t xml:space="preserve">he </w:t>
      </w:r>
      <w:r w:rsidR="00D64E13" w:rsidRPr="00424860">
        <w:rPr>
          <w:rFonts w:ascii="Calibri" w:hAnsi="Calibri" w:cs="Calibri"/>
        </w:rPr>
        <w:t>binarization</w:t>
      </w:r>
      <w:r w:rsidR="00435747" w:rsidRPr="00424860">
        <w:rPr>
          <w:rFonts w:ascii="Calibri" w:hAnsi="Calibri" w:cs="Calibri"/>
        </w:rPr>
        <w:t xml:space="preserve"> was carried out independently at </w:t>
      </w:r>
      <w:r w:rsidR="00043946" w:rsidRPr="00424860">
        <w:rPr>
          <w:rFonts w:ascii="Calibri" w:hAnsi="Calibri" w:cs="Calibri"/>
        </w:rPr>
        <w:t>each</w:t>
      </w:r>
      <w:r w:rsidR="00B564C8" w:rsidRPr="00424860">
        <w:rPr>
          <w:rFonts w:ascii="Calibri" w:hAnsi="Calibri" w:cs="Calibri"/>
        </w:rPr>
        <w:t xml:space="preserve"> prefecture </w:t>
      </w:r>
      <w:r w:rsidR="007134E0">
        <w:rPr>
          <w:rFonts w:ascii="Calibri" w:hAnsi="Calibri" w:cs="Calibri"/>
        </w:rPr>
        <w:t>to</w:t>
      </w:r>
      <w:r w:rsidR="00435747" w:rsidRPr="00424860">
        <w:rPr>
          <w:rFonts w:ascii="Calibri" w:hAnsi="Calibri" w:cs="Calibri"/>
        </w:rPr>
        <w:t xml:space="preserve"> 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4659F399" w14:textId="256D08E7" w:rsidR="00E9596E" w:rsidRPr="00424860" w:rsidRDefault="007134E0" w:rsidP="00E9596E">
      <w:pPr>
        <w:keepNext/>
        <w:spacing w:after="0" w:line="276" w:lineRule="auto"/>
      </w:pPr>
      <w:r w:rsidRPr="004B1CDF">
        <w:rPr>
          <w:i/>
          <w:iCs/>
          <w:noProof/>
        </w:rPr>
        <w:drawing>
          <wp:inline distT="0" distB="0" distL="0" distR="0" wp14:anchorId="62FB46E1" wp14:editId="592442FE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738E9322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10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r w:rsidR="00C0639F" w:rsidRPr="00777271">
        <w:rPr>
          <w:i w:val="0"/>
          <w:iCs w:val="0"/>
          <w:noProof/>
        </w:rPr>
        <w:t>7</w:t>
      </w:r>
      <w:r w:rsidRPr="00777271">
        <w:rPr>
          <w:i w:val="0"/>
          <w:iCs w:val="0"/>
        </w:rPr>
        <w:fldChar w:fldCharType="end"/>
      </w:r>
      <w:bookmarkEnd w:id="10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  <w:r w:rsidR="00E11417">
        <w:rPr>
          <w:i w:val="0"/>
          <w:iCs w:val="0"/>
        </w:rPr>
        <w:t xml:space="preserve"> </w:t>
      </w:r>
      <w:r w:rsidR="00E11417">
        <w:rPr>
          <w:rFonts w:hint="eastAsia"/>
          <w:i w:val="0"/>
          <w:iCs w:val="0"/>
        </w:rPr>
        <w:t>T</w:t>
      </w:r>
      <w:r w:rsidR="00E11417">
        <w:rPr>
          <w:i w:val="0"/>
          <w:iCs w:val="0"/>
        </w:rPr>
        <w:t xml:space="preserve">he historical urban area are computed using the data from </w:t>
      </w:r>
      <w:sdt>
        <w:sdtPr>
          <w:rPr>
            <w:i w:val="0"/>
            <w:iCs w:val="0"/>
          </w:rPr>
          <w:alias w:val="To edit, see citavi.com/edit"/>
          <w:tag w:val="CitaviPlaceholder#09c52960-b53d-4d56-b38f-c7d7a204b98e"/>
          <w:id w:val="-1455173742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D4195B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OdW1iZXIiOiI3IiwiT3JnYW5pemF0aW9ucyI6W10sIk90aGVyc0ludm9sdmVkIjpbXSwiUGFnZVJhbmdlIjoiPHNwPlxyXG4gIDxuPjk4Mjwvbj5cclxuICA8aW4+dHJ1ZTwvaW4+XHJcbiAgPG9zPjk4Mjwvb3M+XHJcbiAgPHBzPjk4MjwvcHM+XHJcbjwvc3A+XHJcbjxlcD5cclxuICA8bj45OTg8L24+XHJcbiAgPGluPnRydWU8L2luPlxyXG4gIDxvcz45OTg8L29zPlxyXG4gIDxwcz45OTg8L3BzPlxyXG48L2VwPlxyXG48b3M+OTgyLTk5OD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1LTI2VDEzOjUzOjE4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A5YzUyOTYwLWI1M2QtNGQ1Ni1iMzhmLWM3ZDdhMjA0Yjk4ZSIsIlRleHQiOiJKLiBXYW5nIGV0IGFsLiIsIldBSVZlcnNpb24iOiI2LjExLjAuMCJ9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t>J. Wang et al.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fe85a2ff-3a53-40ec-ab81-18d73bf63b19"/>
          <w:id w:val="-1914309929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D4195B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nVtYmVyIjoiNyIsIk9yZ2FuaXphdGlvbnMiOltdLCJPdGhlcnNJbnZvbHZlZCI6W10sIlBhZ2VSYW5nZSI6IjxzcD5cclxuICA8bj45ODI8L24+XHJcbiAgPGluPnRydWU8L2luPlxyXG4gIDxvcz45ODI8L29zPlxyXG4gIDxwcz45ODI8L3BzPlxyXG48L3NwPlxyXG48ZXA+XHJcbiAgPG4+OTk4PC9uPlxyXG4gIDxpbj50cnVlPC9pbj5cclxuICA8b3M+OTk4PC9vcz5cclxuICA8cHM+OTk4PC9wcz5cclxuPC9lcD5cclxuPG9zPjk4Mi05OTg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NS0yNlQxMzo1MzoxO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ZlODVhMmZmLTNhNTMtNDBlYy1hYjgxLTE4ZDczYmY2M2IxOSIsIlRleHQiOiIoMjAyMSkiLCJXQUlWZXJzaW9uIjoiNi4xMS4wLjAifQ==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C74790">
            <w:rPr>
              <w:rFonts w:ascii="Calibri" w:hAnsi="Calibri" w:cs="Calibri"/>
              <w:i w:val="0"/>
              <w:iCs w:val="0"/>
              <w:noProof/>
            </w:rPr>
            <w:t>(2021)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>.</w:t>
      </w:r>
    </w:p>
    <w:bookmarkEnd w:id="0"/>
    <w:p w14:paraId="5CDEAC95" w14:textId="53943B70" w:rsidR="009C7D21" w:rsidRPr="007134E0" w:rsidRDefault="00CF050D" w:rsidP="00625C38">
      <w:pPr>
        <w:pStyle w:val="Heading2"/>
        <w:spacing w:line="276" w:lineRule="auto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29AAFDEF" w:rsidR="00415C9C" w:rsidRDefault="0015488E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urban pixels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r w:rsidR="00D4195B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i0wNS0yNlQxMzo1MzoxOC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xLjAuMCJ9}</w:instrText>
          </w:r>
          <w:r w:rsidR="00AA5259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land-use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r w:rsidR="00077A0E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S4wLjAifQ==}</w:instrText>
          </w:r>
          <w:r w:rsidR="00634A52" w:rsidRPr="00424860">
            <w:rPr>
              <w:rFonts w:ascii="Calibri" w:hAnsi="Calibri" w:cs="Calibri"/>
            </w:rPr>
            <w:fldChar w:fldCharType="separate"/>
          </w:r>
          <w:r w:rsidR="00C74790">
            <w:rPr>
              <w:rFonts w:ascii="Calibri" w:hAnsi="Calibri" w:cs="Calibri"/>
            </w:rPr>
            <w:t>(McGarigal 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>it rate, and FoM</w:t>
      </w:r>
      <w:r w:rsidR="00643618" w:rsidRPr="00424860">
        <w:rPr>
          <w:rFonts w:ascii="Calibri" w:hAnsi="Calibri" w:cs="Calibri"/>
        </w:rPr>
        <w:t xml:space="preserve"> because they </w:t>
      </w:r>
      <w:r w:rsidR="00E3029E" w:rsidRPr="00424860">
        <w:rPr>
          <w:rFonts w:ascii="Calibri" w:hAnsi="Calibri" w:cs="Calibri"/>
        </w:rPr>
        <w:t xml:space="preserve">quantified the </w:t>
      </w:r>
      <w:r w:rsidR="00087E3D" w:rsidRPr="00424860">
        <w:rPr>
          <w:rFonts w:ascii="Calibri" w:hAnsi="Calibri" w:cs="Calibri"/>
        </w:rPr>
        <w:t xml:space="preserve">urban </w:t>
      </w:r>
      <w:r w:rsidR="00A2340C" w:rsidRPr="00424860">
        <w:rPr>
          <w:rFonts w:ascii="Calibri" w:hAnsi="Calibri" w:cs="Calibri"/>
        </w:rPr>
        <w:t>simulation</w:t>
      </w:r>
      <w:r w:rsidR="00E3029E" w:rsidRPr="00424860">
        <w:rPr>
          <w:rFonts w:ascii="Calibri" w:hAnsi="Calibri" w:cs="Calibri"/>
        </w:rPr>
        <w:t xml:space="preserve"> performance</w:t>
      </w:r>
      <w:r w:rsidR="00B80023" w:rsidRPr="00424860">
        <w:rPr>
          <w:rFonts w:ascii="Calibri" w:hAnsi="Calibri" w:cs="Calibri"/>
        </w:rPr>
        <w:t xml:space="preserve"> </w:t>
      </w:r>
      <w:r w:rsidR="00753AA0" w:rsidRPr="00424860">
        <w:rPr>
          <w:rFonts w:ascii="Calibri" w:hAnsi="Calibri" w:cs="Calibri"/>
        </w:rPr>
        <w:t xml:space="preserve">in </w:t>
      </w:r>
      <w:r w:rsidR="00582400">
        <w:rPr>
          <w:rFonts w:ascii="Calibri" w:hAnsi="Calibri" w:cs="Calibri"/>
        </w:rPr>
        <w:t xml:space="preserve">both </w:t>
      </w:r>
      <w:r w:rsidR="00550E5B" w:rsidRPr="00424860">
        <w:rPr>
          <w:rFonts w:ascii="Calibri" w:hAnsi="Calibri" w:cs="Calibri"/>
        </w:rPr>
        <w:t>the</w:t>
      </w:r>
      <w:r w:rsidR="00753AA0" w:rsidRPr="00424860">
        <w:rPr>
          <w:rFonts w:ascii="Calibri" w:hAnsi="Calibri" w:cs="Calibri"/>
        </w:rPr>
        <w:t xml:space="preserve"> </w:t>
      </w:r>
      <w:r w:rsidR="00A2340C" w:rsidRPr="00424860">
        <w:rPr>
          <w:rFonts w:ascii="Calibri" w:hAnsi="Calibri" w:cs="Calibri"/>
        </w:rPr>
        <w:t xml:space="preserve">prediction </w:t>
      </w:r>
      <w:r w:rsidR="00753AA0" w:rsidRPr="00424860">
        <w:rPr>
          <w:rFonts w:ascii="Calibri" w:hAnsi="Calibri" w:cs="Calibri"/>
        </w:rPr>
        <w:t xml:space="preserve">and </w:t>
      </w:r>
      <w:r w:rsidR="00550E5B" w:rsidRPr="00424860">
        <w:rPr>
          <w:rFonts w:ascii="Calibri" w:hAnsi="Calibri" w:cs="Calibri"/>
        </w:rPr>
        <w:t xml:space="preserve">the </w:t>
      </w:r>
      <w:r w:rsidR="00B97A6B" w:rsidRPr="00424860">
        <w:rPr>
          <w:rFonts w:ascii="Calibri" w:hAnsi="Calibri" w:cs="Calibri"/>
        </w:rPr>
        <w:t xml:space="preserve">actual </w:t>
      </w:r>
      <w:r w:rsidR="00550E5B" w:rsidRPr="00424860">
        <w:rPr>
          <w:rFonts w:ascii="Calibri" w:hAnsi="Calibri" w:cs="Calibri"/>
        </w:rPr>
        <w:t>perspectives</w:t>
      </w:r>
      <w:r w:rsidR="009C7D21" w:rsidRPr="00424860">
        <w:rPr>
          <w:rFonts w:ascii="Calibri" w:hAnsi="Calibri" w:cs="Calibri"/>
        </w:rPr>
        <w:t xml:space="preserve">.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</w:t>
      </w:r>
      <w:r w:rsidR="008E042F">
        <w:rPr>
          <w:rFonts w:ascii="Calibri" w:hAnsi="Calibri" w:cs="Calibri"/>
        </w:rPr>
        <w:t>re</w:t>
      </w:r>
      <w:r w:rsidR="00E229F5">
        <w:rPr>
          <w:rFonts w:ascii="Calibri" w:hAnsi="Calibri" w:cs="Calibri"/>
        </w:rPr>
        <w:t>flecting</w:t>
      </w:r>
      <w:r w:rsidR="00444F1D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the </w:t>
      </w:r>
      <w:r w:rsidR="008E261C" w:rsidRPr="00424860">
        <w:rPr>
          <w:rFonts w:ascii="Calibri" w:hAnsi="Calibri" w:cs="Calibri"/>
        </w:rPr>
        <w:t>shape patterns</w:t>
      </w:r>
      <w:r w:rsidR="004D68C1" w:rsidRPr="00424860">
        <w:rPr>
          <w:rFonts w:ascii="Calibri" w:hAnsi="Calibri" w:cs="Calibri"/>
        </w:rPr>
        <w:t xml:space="preserve"> </w:t>
      </w:r>
      <w:r w:rsidR="0004703C" w:rsidRPr="00424860">
        <w:rPr>
          <w:rFonts w:ascii="Calibri" w:hAnsi="Calibri" w:cs="Calibri"/>
        </w:rPr>
        <w:t xml:space="preserve">that </w:t>
      </w:r>
      <w:r w:rsidR="00211088" w:rsidRPr="00424860">
        <w:rPr>
          <w:rFonts w:ascii="Calibri" w:hAnsi="Calibri" w:cs="Calibri"/>
        </w:rPr>
        <w:t>delineate U-Net from CA models</w:t>
      </w:r>
      <w:r w:rsidR="00C27DC3" w:rsidRPr="00424860">
        <w:rPr>
          <w:rFonts w:ascii="Calibri" w:hAnsi="Calibri" w:cs="Calibri"/>
        </w:rPr>
        <w:t xml:space="preserve">. </w:t>
      </w:r>
      <w:r w:rsidR="11A9C670" w:rsidRPr="00424860">
        <w:rPr>
          <w:rFonts w:ascii="Calibri" w:hAnsi="Calibri" w:cs="Calibri"/>
        </w:rPr>
        <w:t>All</w:t>
      </w:r>
      <w:r w:rsidR="00C27DC3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of t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2</w:t>
      </w:r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  <w:r w:rsidR="00415C9C">
        <w:rPr>
          <w:rFonts w:ascii="Calibri" w:hAnsi="Calibri" w:cs="Calibri"/>
        </w:rPr>
        <w:br w:type="page"/>
      </w:r>
    </w:p>
    <w:p w14:paraId="4A5F2C57" w14:textId="7A0F1B4D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11" w:name="_Ref81460462"/>
      <w:r w:rsidRPr="005256AE">
        <w:rPr>
          <w:i w:val="0"/>
          <w:iCs w:val="0"/>
        </w:rPr>
        <w:lastRenderedPageBreak/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C0639F" w:rsidRPr="005256AE">
        <w:rPr>
          <w:i w:val="0"/>
          <w:iCs w:val="0"/>
          <w:noProof/>
        </w:rPr>
        <w:t>2</w:t>
      </w:r>
      <w:r w:rsidRPr="005256AE">
        <w:rPr>
          <w:i w:val="0"/>
          <w:iCs w:val="0"/>
        </w:rPr>
        <w:fldChar w:fldCharType="end"/>
      </w:r>
      <w:bookmarkEnd w:id="11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land-use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D4195B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3D19B5C4" w:rsidR="002843B9" w:rsidRPr="00424860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to discriminate urban and nonurban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D4195B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UtMjZUMTM6NTM6MTg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EuMC4wIn0=}</w:instrTex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C74790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392266A6" w:rsidR="002843B9" w:rsidRPr="00424860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 xml:space="preserve">is the ratio of correctly identified urban and nonurban pixels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77C8B363" w:rsidR="002843B9" w:rsidRPr="00424860" w:rsidRDefault="005824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urban pixels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>number of urban p</w:t>
            </w:r>
            <w:r w:rsidR="00C42D04" w:rsidRPr="00424860">
              <w:rPr>
                <w:rFonts w:cstheme="minorHAnsi"/>
                <w:sz w:val="20"/>
                <w:szCs w:val="20"/>
              </w:rPr>
              <w:t>ixels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FoM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128A812D" w:rsidR="004939E9" w:rsidRPr="00424860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8C551D">
              <w:rPr>
                <w:rFonts w:cstheme="minorHAnsi"/>
                <w:sz w:val="20"/>
                <w:szCs w:val="20"/>
              </w:rPr>
              <w:t>upon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8C551D">
              <w:rPr>
                <w:rFonts w:cstheme="minorHAnsi"/>
                <w:sz w:val="20"/>
                <w:szCs w:val="20"/>
              </w:rPr>
              <w:t xml:space="preserve">ing 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urban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r w:rsidR="00F144A5" w:rsidRPr="00424860">
              <w:rPr>
                <w:rFonts w:cstheme="minorHAnsi"/>
                <w:sz w:val="20"/>
                <w:szCs w:val="20"/>
              </w:rPr>
              <w:t>urban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077A0E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S4wLjAifQ==}</w:instrTex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C74790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D4195B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10D5AD5B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5FEDC7F6" w:rsidR="009C7D21" w:rsidRPr="005256AE" w:rsidRDefault="00C27DC3" w:rsidP="00D71802">
      <w:pPr>
        <w:spacing w:line="276" w:lineRule="auto"/>
        <w:rPr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urban pixels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urban pixels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urban pixels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urban pixels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 urban patch.</w:t>
      </w:r>
    </w:p>
    <w:p w14:paraId="664AD07B" w14:textId="1F046701" w:rsidR="003C4084" w:rsidRPr="00424860" w:rsidRDefault="003C40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first validated the </w:t>
      </w:r>
      <w:r w:rsidR="00CD71CA" w:rsidRPr="00424860">
        <w:rPr>
          <w:rFonts w:ascii="Calibri" w:hAnsi="Calibri" w:cs="Calibri"/>
        </w:rPr>
        <w:t>U-Net</w:t>
      </w:r>
      <w:r w:rsidR="00A81368" w:rsidRPr="00424860">
        <w:rPr>
          <w:rFonts w:ascii="Calibri" w:hAnsi="Calibri" w:cs="Calibri"/>
        </w:rPr>
        <w:t xml:space="preserve"> </w:t>
      </w:r>
      <w:r w:rsidR="005B01F5">
        <w:rPr>
          <w:rFonts w:ascii="Calibri" w:hAnsi="Calibri" w:cs="Calibri"/>
        </w:rPr>
        <w:t xml:space="preserve">model </w:t>
      </w:r>
      <w:r w:rsidR="00BF0BF8" w:rsidRPr="00424860">
        <w:rPr>
          <w:rFonts w:ascii="Calibri" w:hAnsi="Calibri" w:cs="Calibri"/>
        </w:rPr>
        <w:t xml:space="preserve">using </w:t>
      </w:r>
      <w:r w:rsidR="00E24430" w:rsidRPr="00424860">
        <w:rPr>
          <w:rFonts w:ascii="Calibri" w:hAnsi="Calibri" w:cs="Calibri"/>
        </w:rPr>
        <w:t>the assessment metrics and then</w:t>
      </w:r>
      <w:r w:rsidR="00A81368" w:rsidRPr="00424860">
        <w:rPr>
          <w:rFonts w:ascii="Calibri" w:hAnsi="Calibri" w:cs="Calibri"/>
        </w:rPr>
        <w:t xml:space="preserve"> </w:t>
      </w:r>
      <w:r w:rsidR="00D57CDF" w:rsidRPr="00424860">
        <w:rPr>
          <w:rFonts w:ascii="Calibri" w:hAnsi="Calibri" w:cs="Calibri"/>
        </w:rPr>
        <w:t xml:space="preserve">produced a future urban map </w:t>
      </w:r>
      <w:r w:rsidR="00236A54">
        <w:rPr>
          <w:rFonts w:ascii="Calibri" w:hAnsi="Calibri" w:cs="Calibri"/>
        </w:rPr>
        <w:t>for</w:t>
      </w:r>
      <w:r w:rsidR="00D57CDF" w:rsidRPr="00424860">
        <w:rPr>
          <w:rFonts w:ascii="Calibri" w:hAnsi="Calibri" w:cs="Calibri"/>
        </w:rPr>
        <w:t xml:space="preserve"> 2030.</w:t>
      </w:r>
      <w:r w:rsidRPr="00424860">
        <w:rPr>
          <w:rFonts w:ascii="Calibri" w:hAnsi="Calibri" w:cs="Calibri"/>
        </w:rPr>
        <w:t xml:space="preserve"> </w:t>
      </w:r>
      <w:r w:rsidR="00CA3EDF" w:rsidRPr="00424860">
        <w:rPr>
          <w:rFonts w:ascii="Calibri" w:hAnsi="Calibri" w:cs="Calibri"/>
        </w:rPr>
        <w:t>U</w:t>
      </w:r>
      <w:r w:rsidRPr="00424860">
        <w:rPr>
          <w:rFonts w:ascii="Calibri" w:hAnsi="Calibri" w:cs="Calibri"/>
        </w:rPr>
        <w:t xml:space="preserve">rban </w:t>
      </w:r>
      <w:r w:rsidR="007E0470" w:rsidRPr="00424860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 xml:space="preserve">maps </w:t>
      </w:r>
      <w:r w:rsidR="00236A54">
        <w:rPr>
          <w:rFonts w:ascii="Calibri" w:hAnsi="Calibri" w:cs="Calibri"/>
        </w:rPr>
        <w:t>for</w:t>
      </w:r>
      <w:r w:rsidR="008E02B1" w:rsidRPr="00424860">
        <w:rPr>
          <w:rFonts w:ascii="Calibri" w:hAnsi="Calibri" w:cs="Calibri"/>
        </w:rPr>
        <w:t xml:space="preserve"> </w:t>
      </w:r>
      <w:r w:rsidR="007E0470" w:rsidRPr="00424860">
        <w:rPr>
          <w:rFonts w:ascii="Calibri" w:hAnsi="Calibri" w:cs="Calibri"/>
        </w:rPr>
        <w:t>1994</w:t>
      </w:r>
      <w:r w:rsidRPr="00424860">
        <w:rPr>
          <w:rFonts w:ascii="Calibri" w:hAnsi="Calibri" w:cs="Calibri"/>
        </w:rPr>
        <w:t xml:space="preserve"> and 200</w:t>
      </w:r>
      <w:r w:rsidR="007E0470" w:rsidRPr="00424860">
        <w:rPr>
          <w:rFonts w:ascii="Calibri" w:hAnsi="Calibri" w:cs="Calibri"/>
        </w:rPr>
        <w:t>6</w:t>
      </w:r>
      <w:r w:rsidRPr="00424860">
        <w:rPr>
          <w:rFonts w:ascii="Calibri" w:hAnsi="Calibri" w:cs="Calibri"/>
        </w:rPr>
        <w:t xml:space="preserve"> were </w:t>
      </w:r>
      <w:r w:rsidR="007E0470" w:rsidRPr="00424860">
        <w:rPr>
          <w:rFonts w:ascii="Calibri" w:hAnsi="Calibri" w:cs="Calibri"/>
        </w:rPr>
        <w:t xml:space="preserve">used </w:t>
      </w:r>
      <w:r w:rsidRPr="00424860">
        <w:rPr>
          <w:rFonts w:ascii="Calibri" w:hAnsi="Calibri" w:cs="Calibri"/>
        </w:rPr>
        <w:t xml:space="preserve">to train </w:t>
      </w:r>
      <w:r w:rsidR="00236A54">
        <w:rPr>
          <w:rFonts w:ascii="Calibri" w:hAnsi="Calibri" w:cs="Calibri"/>
        </w:rPr>
        <w:t>the</w:t>
      </w:r>
      <w:r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="00DE715F" w:rsidRPr="00424860">
        <w:rPr>
          <w:rFonts w:ascii="Calibri" w:hAnsi="Calibri" w:cs="Calibri"/>
        </w:rPr>
        <w:t xml:space="preserve"> </w:t>
      </w:r>
      <w:r w:rsidR="00397A36" w:rsidRPr="00424860">
        <w:rPr>
          <w:rFonts w:ascii="Calibri" w:hAnsi="Calibri" w:cs="Calibri"/>
        </w:rPr>
        <w:t>model</w:t>
      </w:r>
      <w:r w:rsidR="005747BF" w:rsidRPr="00424860">
        <w:rPr>
          <w:rFonts w:ascii="Calibri" w:hAnsi="Calibri" w:cs="Calibri"/>
        </w:rPr>
        <w:t xml:space="preserve"> that </w:t>
      </w:r>
      <w:r w:rsidR="00AF4792" w:rsidRPr="00424860">
        <w:rPr>
          <w:rFonts w:ascii="Calibri" w:hAnsi="Calibri" w:cs="Calibri"/>
        </w:rPr>
        <w:t>simulate</w:t>
      </w:r>
      <w:r w:rsidR="00AA2083" w:rsidRPr="00424860">
        <w:rPr>
          <w:rFonts w:ascii="Calibri" w:hAnsi="Calibri" w:cs="Calibri"/>
        </w:rPr>
        <w:t>d</w:t>
      </w:r>
      <w:r w:rsidR="00AF479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urban</w:t>
      </w:r>
      <w:r w:rsidR="00AF4792" w:rsidRPr="00424860">
        <w:rPr>
          <w:rFonts w:ascii="Calibri" w:hAnsi="Calibri" w:cs="Calibri"/>
        </w:rPr>
        <w:t xml:space="preserve"> </w:t>
      </w:r>
      <w:r w:rsidR="00B62DD9">
        <w:rPr>
          <w:rFonts w:ascii="Calibri" w:hAnsi="Calibri" w:cs="Calibri"/>
        </w:rPr>
        <w:t xml:space="preserve">land-use </w:t>
      </w:r>
      <w:r w:rsidR="00AF4792" w:rsidRPr="00424860">
        <w:rPr>
          <w:rFonts w:ascii="Calibri" w:hAnsi="Calibri" w:cs="Calibri"/>
        </w:rPr>
        <w:t xml:space="preserve">for </w:t>
      </w:r>
      <w:r w:rsidRPr="00424860">
        <w:rPr>
          <w:rFonts w:ascii="Calibri" w:hAnsi="Calibri" w:cs="Calibri"/>
        </w:rPr>
        <w:t>201</w:t>
      </w:r>
      <w:r w:rsidR="00AF4792" w:rsidRPr="00424860">
        <w:rPr>
          <w:rFonts w:ascii="Calibri" w:hAnsi="Calibri" w:cs="Calibri"/>
        </w:rPr>
        <w:t>8</w:t>
      </w:r>
      <w:r w:rsidRPr="00424860">
        <w:rPr>
          <w:rFonts w:ascii="Calibri" w:hAnsi="Calibri" w:cs="Calibri"/>
        </w:rPr>
        <w:t xml:space="preserve">, </w:t>
      </w:r>
      <w:r w:rsidR="00AA657A" w:rsidRPr="00424860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was assessed</w:t>
      </w:r>
      <w:r w:rsidR="00AF4792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</w:t>
      </w:r>
      <w:r w:rsidR="00DE715F" w:rsidRPr="00424860">
        <w:rPr>
          <w:rFonts w:ascii="Calibri" w:hAnsi="Calibri" w:cs="Calibri"/>
        </w:rPr>
        <w:t>compared</w:t>
      </w:r>
      <w:r w:rsidR="00AF4792" w:rsidRPr="00424860">
        <w:rPr>
          <w:rFonts w:ascii="Calibri" w:hAnsi="Calibri" w:cs="Calibri"/>
        </w:rPr>
        <w:t>, and validated</w:t>
      </w:r>
      <w:r w:rsidR="00DE715F" w:rsidRPr="00424860">
        <w:rPr>
          <w:rFonts w:ascii="Calibri" w:hAnsi="Calibri" w:cs="Calibri"/>
        </w:rPr>
        <w:t xml:space="preserve"> </w:t>
      </w:r>
      <w:r w:rsidR="00AF4792" w:rsidRPr="00424860">
        <w:rPr>
          <w:rFonts w:ascii="Calibri" w:hAnsi="Calibri" w:cs="Calibri"/>
        </w:rPr>
        <w:t>against</w:t>
      </w:r>
      <w:r w:rsidRPr="00424860">
        <w:rPr>
          <w:rFonts w:ascii="Calibri" w:hAnsi="Calibri" w:cs="Calibri"/>
        </w:rPr>
        <w:t xml:space="preserve"> the </w:t>
      </w:r>
      <w:r w:rsidR="008E3864" w:rsidRPr="00424860">
        <w:rPr>
          <w:rFonts w:ascii="Calibri" w:hAnsi="Calibri" w:cs="Calibri"/>
        </w:rPr>
        <w:t>reference</w:t>
      </w:r>
      <w:r w:rsidRPr="00424860">
        <w:rPr>
          <w:rFonts w:ascii="Calibri" w:hAnsi="Calibri" w:cs="Calibri"/>
        </w:rPr>
        <w:t xml:space="preserve"> urban </w:t>
      </w:r>
      <w:r w:rsidR="00D23FCE" w:rsidRPr="00424860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map</w:t>
      </w:r>
      <w:r w:rsidR="00D23FCE" w:rsidRPr="00424860">
        <w:rPr>
          <w:rFonts w:ascii="Calibri" w:hAnsi="Calibri" w:cs="Calibri"/>
        </w:rPr>
        <w:t xml:space="preserve"> for 2018</w:t>
      </w:r>
      <w:r w:rsidRPr="00424860">
        <w:rPr>
          <w:rFonts w:ascii="Calibri" w:hAnsi="Calibri" w:cs="Calibri"/>
        </w:rPr>
        <w:t xml:space="preserve">. </w:t>
      </w:r>
      <w:r w:rsidR="00BF5A92" w:rsidRPr="00424860">
        <w:rPr>
          <w:rFonts w:ascii="Calibri" w:hAnsi="Calibri" w:cs="Calibri"/>
        </w:rPr>
        <w:t>Next,</w:t>
      </w:r>
      <w:r w:rsidR="00D23FCE" w:rsidRPr="00424860">
        <w:rPr>
          <w:rFonts w:ascii="Calibri" w:hAnsi="Calibri" w:cs="Calibri"/>
        </w:rPr>
        <w:t xml:space="preserve"> </w:t>
      </w:r>
      <w:r w:rsidR="006463B8" w:rsidRPr="00424860">
        <w:rPr>
          <w:rFonts w:ascii="Calibri" w:hAnsi="Calibri" w:cs="Calibri"/>
        </w:rPr>
        <w:t>the other</w:t>
      </w:r>
      <w:r w:rsidR="005E368B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="005E368B" w:rsidRPr="00424860">
        <w:rPr>
          <w:rFonts w:ascii="Calibri" w:hAnsi="Calibri" w:cs="Calibri"/>
        </w:rPr>
        <w:t xml:space="preserve"> </w:t>
      </w:r>
      <w:r w:rsidR="005B01F5">
        <w:rPr>
          <w:rFonts w:ascii="Calibri" w:hAnsi="Calibri" w:cs="Calibri"/>
        </w:rPr>
        <w:t xml:space="preserve">model </w:t>
      </w:r>
      <w:r w:rsidR="005E368B" w:rsidRPr="00424860">
        <w:rPr>
          <w:rFonts w:ascii="Calibri" w:hAnsi="Calibri" w:cs="Calibri"/>
        </w:rPr>
        <w:t xml:space="preserve">was trained on the urban </w:t>
      </w:r>
      <w:r w:rsidR="00F9394C" w:rsidRPr="00424860">
        <w:rPr>
          <w:rFonts w:ascii="Calibri" w:hAnsi="Calibri" w:cs="Calibri"/>
        </w:rPr>
        <w:t xml:space="preserve">land-use </w:t>
      </w:r>
      <w:r w:rsidR="005E368B" w:rsidRPr="00424860">
        <w:rPr>
          <w:rFonts w:ascii="Calibri" w:hAnsi="Calibri" w:cs="Calibri"/>
        </w:rPr>
        <w:t xml:space="preserve">maps </w:t>
      </w:r>
      <w:r w:rsidR="00236A54">
        <w:rPr>
          <w:rFonts w:ascii="Calibri" w:hAnsi="Calibri" w:cs="Calibri"/>
        </w:rPr>
        <w:t>for</w:t>
      </w:r>
      <w:r w:rsidR="005E368B" w:rsidRPr="00424860">
        <w:rPr>
          <w:rFonts w:ascii="Calibri" w:hAnsi="Calibri" w:cs="Calibri"/>
        </w:rPr>
        <w:t xml:space="preserve"> </w:t>
      </w:r>
      <w:r w:rsidR="002B3DAA" w:rsidRPr="00424860">
        <w:rPr>
          <w:rFonts w:ascii="Calibri" w:hAnsi="Calibri" w:cs="Calibri"/>
        </w:rPr>
        <w:t>2006</w:t>
      </w:r>
      <w:r w:rsidR="005E368B" w:rsidRPr="00424860">
        <w:rPr>
          <w:rFonts w:ascii="Calibri" w:hAnsi="Calibri" w:cs="Calibri"/>
        </w:rPr>
        <w:t xml:space="preserve"> and </w:t>
      </w:r>
      <w:r w:rsidR="002B3DAA" w:rsidRPr="00424860">
        <w:rPr>
          <w:rFonts w:ascii="Calibri" w:hAnsi="Calibri" w:cs="Calibri"/>
        </w:rPr>
        <w:t>2018</w:t>
      </w:r>
      <w:r w:rsidR="00BB5FC2" w:rsidRPr="00424860">
        <w:rPr>
          <w:rFonts w:ascii="Calibri" w:hAnsi="Calibri" w:cs="Calibri"/>
        </w:rPr>
        <w:t xml:space="preserve"> t</w:t>
      </w:r>
      <w:r w:rsidRPr="00424860">
        <w:rPr>
          <w:rFonts w:ascii="Calibri" w:hAnsi="Calibri" w:cs="Calibri"/>
        </w:rPr>
        <w:t xml:space="preserve">o </w:t>
      </w:r>
      <w:r w:rsidR="00516F01" w:rsidRPr="00424860">
        <w:rPr>
          <w:rFonts w:ascii="Calibri" w:hAnsi="Calibri" w:cs="Calibri"/>
        </w:rPr>
        <w:t xml:space="preserve">predict </w:t>
      </w:r>
      <w:r w:rsidR="00BF0BF8" w:rsidRPr="00424860">
        <w:rPr>
          <w:rFonts w:ascii="Calibri" w:hAnsi="Calibri" w:cs="Calibri"/>
        </w:rPr>
        <w:t xml:space="preserve">the </w:t>
      </w:r>
      <w:r w:rsidR="00BF5A92" w:rsidRPr="00424860">
        <w:rPr>
          <w:rFonts w:ascii="Calibri" w:hAnsi="Calibri" w:cs="Calibri"/>
        </w:rPr>
        <w:t>future urban</w:t>
      </w:r>
      <w:r w:rsidR="00AA70CA" w:rsidRPr="00424860">
        <w:rPr>
          <w:rFonts w:ascii="Calibri" w:hAnsi="Calibri" w:cs="Calibri"/>
        </w:rPr>
        <w:t xml:space="preserve"> map </w:t>
      </w:r>
      <w:r w:rsidR="00236A54">
        <w:rPr>
          <w:rFonts w:ascii="Calibri" w:hAnsi="Calibri" w:cs="Calibri"/>
        </w:rPr>
        <w:t>for</w:t>
      </w:r>
      <w:r w:rsidR="00BB5FC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2030</w:t>
      </w:r>
      <w:r w:rsidR="00BB5FC2" w:rsidRPr="00424860">
        <w:rPr>
          <w:rFonts w:ascii="Calibri" w:hAnsi="Calibri" w:cs="Calibri"/>
        </w:rPr>
        <w:t>.</w:t>
      </w:r>
      <w:r w:rsidRPr="00424860">
        <w:rPr>
          <w:rFonts w:ascii="Calibri" w:hAnsi="Calibri" w:cs="Calibri"/>
        </w:rPr>
        <w:t xml:space="preserve"> </w:t>
      </w:r>
    </w:p>
    <w:p w14:paraId="5805C310" w14:textId="36C1DD7A" w:rsidR="00C422CF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spacing w:line="276" w:lineRule="auto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1F9599F4" w:rsidR="00377899" w:rsidRPr="00424860" w:rsidRDefault="00377899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CD71CA" w:rsidRPr="00424860">
        <w:rPr>
          <w:rFonts w:ascii="Calibri" w:hAnsi="Calibri" w:cs="Calibri"/>
        </w:rPr>
        <w:t>U-Net</w:t>
      </w:r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images 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8</w:t>
      </w:r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F84BE2" w:rsidRPr="00424860">
        <w:rPr>
          <w:rFonts w:ascii="Calibri" w:hAnsi="Calibri" w:cs="Calibri"/>
        </w:rPr>
        <w:t xml:space="preserve">to produce </w:t>
      </w:r>
      <w:r w:rsidR="00EF23A4" w:rsidRPr="00424860">
        <w:rPr>
          <w:rFonts w:ascii="Calibri" w:hAnsi="Calibri" w:cs="Calibri"/>
        </w:rPr>
        <w:t xml:space="preserve">the U-Net model that </w:t>
      </w:r>
      <w:r w:rsidR="005A2568" w:rsidRPr="00424860">
        <w:rPr>
          <w:rFonts w:ascii="Calibri" w:hAnsi="Calibri" w:cs="Calibri"/>
        </w:rPr>
        <w:t>simulated</w:t>
      </w:r>
      <w:r w:rsidR="00F84BE2" w:rsidRPr="00424860">
        <w:rPr>
          <w:rFonts w:ascii="Calibri" w:hAnsi="Calibri" w:cs="Calibri"/>
        </w:rPr>
        <w:t xml:space="preserve"> </w:t>
      </w:r>
      <w:r w:rsidR="00EF23A4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</w:t>
      </w:r>
      <w:r w:rsidR="00E5340C" w:rsidRPr="00424860">
        <w:rPr>
          <w:rFonts w:ascii="Calibri" w:hAnsi="Calibri" w:cs="Calibri"/>
        </w:rPr>
        <w:t>layout</w:t>
      </w:r>
      <w:r w:rsidR="00F84BE2" w:rsidRPr="00424860">
        <w:rPr>
          <w:rFonts w:ascii="Calibri" w:hAnsi="Calibri" w:cs="Calibri"/>
        </w:rPr>
        <w:t xml:space="preserve"> of </w:t>
      </w:r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2BF54D5B" w:rsidR="009E4CC5" w:rsidRPr="00424860" w:rsidRDefault="0094553F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7CA5602A" wp14:editId="4FF30D61">
            <wp:extent cx="2776735" cy="1667510"/>
            <wp:effectExtent l="0" t="0" r="5080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7900" cy="1674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0BF72E2D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12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r w:rsidR="00C0639F" w:rsidRPr="00F12975">
        <w:rPr>
          <w:i w:val="0"/>
          <w:iCs w:val="0"/>
          <w:noProof/>
        </w:rPr>
        <w:t>8</w:t>
      </w:r>
      <w:r w:rsidRPr="00F12975">
        <w:rPr>
          <w:i w:val="0"/>
          <w:iCs w:val="0"/>
        </w:rPr>
        <w:fldChar w:fldCharType="end"/>
      </w:r>
      <w:bookmarkEnd w:id="12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 xml:space="preserve"> (MSE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>)</w:t>
      </w:r>
      <w:r w:rsidRPr="00F12975">
        <w:rPr>
          <w:i w:val="0"/>
          <w:iCs w:val="0"/>
        </w:rPr>
        <w:t xml:space="preserve"> </w:t>
      </w:r>
      <w:r w:rsidR="00EA284A">
        <w:rPr>
          <w:i w:val="0"/>
          <w:iCs w:val="0"/>
        </w:rPr>
        <w:t xml:space="preserve">were </w:t>
      </w:r>
      <w:r w:rsidR="00823CC9">
        <w:rPr>
          <w:i w:val="0"/>
          <w:iCs w:val="0"/>
        </w:rPr>
        <w:t xml:space="preserve">obtained </w:t>
      </w:r>
      <w:r w:rsidR="00055135">
        <w:rPr>
          <w:i w:val="0"/>
          <w:iCs w:val="0"/>
        </w:rPr>
        <w:t>by</w:t>
      </w:r>
      <w:r w:rsidR="008E3B0F" w:rsidRPr="00F12975">
        <w:rPr>
          <w:i w:val="0"/>
          <w:iCs w:val="0"/>
        </w:rPr>
        <w:t xml:space="preserve"> applying</w:t>
      </w:r>
      <w:r w:rsidRPr="00F12975">
        <w:rPr>
          <w:i w:val="0"/>
          <w:iCs w:val="0"/>
        </w:rPr>
        <w:t xml:space="preserve"> the </w:t>
      </w:r>
      <w:r w:rsidR="00CD71CA" w:rsidRPr="00F12975">
        <w:rPr>
          <w:i w:val="0"/>
          <w:iCs w:val="0"/>
        </w:rPr>
        <w:t>U-Net</w:t>
      </w:r>
      <w:r w:rsidR="005376B0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to</w:t>
      </w:r>
      <w:r w:rsidR="008E3B0F" w:rsidRPr="00F12975">
        <w:rPr>
          <w:i w:val="0"/>
          <w:iCs w:val="0"/>
        </w:rPr>
        <w:t xml:space="preserve"> </w:t>
      </w:r>
      <w:r w:rsidR="00AB7495" w:rsidRPr="00F12975">
        <w:rPr>
          <w:i w:val="0"/>
          <w:iCs w:val="0"/>
        </w:rPr>
        <w:t xml:space="preserve">historical urban land-use maps </w:t>
      </w:r>
      <w:r w:rsidR="00823CC9">
        <w:rPr>
          <w:i w:val="0"/>
          <w:iCs w:val="0"/>
        </w:rPr>
        <w:t>for the period</w:t>
      </w:r>
      <w:r w:rsidR="00AB7495" w:rsidRPr="00F12975">
        <w:rPr>
          <w:i w:val="0"/>
          <w:iCs w:val="0"/>
        </w:rPr>
        <w:t xml:space="preserve"> 1994</w:t>
      </w:r>
      <w:r w:rsidR="00823CC9">
        <w:rPr>
          <w:i w:val="0"/>
          <w:iCs w:val="0"/>
        </w:rPr>
        <w:t>–</w:t>
      </w:r>
      <w:r w:rsidR="00AB7495" w:rsidRPr="00F12975">
        <w:rPr>
          <w:i w:val="0"/>
          <w:iCs w:val="0"/>
        </w:rPr>
        <w:t>2006</w:t>
      </w:r>
      <w:r w:rsidRPr="00F12975">
        <w:rPr>
          <w:i w:val="0"/>
          <w:iCs w:val="0"/>
        </w:rPr>
        <w:t xml:space="preserve"> at different epochs</w:t>
      </w:r>
      <w:r w:rsidR="005376B0" w:rsidRPr="00F12975">
        <w:rPr>
          <w:i w:val="0"/>
          <w:iCs w:val="0"/>
        </w:rPr>
        <w:t>. W</w:t>
      </w:r>
      <w:r w:rsidR="00323623" w:rsidRPr="00F12975">
        <w:rPr>
          <w:i w:val="0"/>
          <w:iCs w:val="0"/>
        </w:rPr>
        <w:t>e saved the intermedia</w:t>
      </w:r>
      <w:r w:rsidR="00823CC9">
        <w:rPr>
          <w:i w:val="0"/>
          <w:iCs w:val="0"/>
        </w:rPr>
        <w:t>te</w:t>
      </w:r>
      <w:r w:rsidR="00323623" w:rsidRPr="00F12975">
        <w:rPr>
          <w:i w:val="0"/>
          <w:iCs w:val="0"/>
        </w:rPr>
        <w:t xml:space="preserve"> model of </w:t>
      </w:r>
      <w:r w:rsidR="00E820B8" w:rsidRPr="00F12975">
        <w:rPr>
          <w:i w:val="0"/>
          <w:iCs w:val="0"/>
        </w:rPr>
        <w:t>each epoch</w:t>
      </w:r>
      <w:r w:rsidR="00823CC9">
        <w:rPr>
          <w:i w:val="0"/>
          <w:iCs w:val="0"/>
        </w:rPr>
        <w:t>,</w:t>
      </w:r>
      <w:r w:rsidR="00323623" w:rsidRPr="00F12975">
        <w:rPr>
          <w:i w:val="0"/>
          <w:iCs w:val="0"/>
        </w:rPr>
        <w:t xml:space="preserve"> and the dot</w:t>
      </w:r>
      <w:r w:rsidR="00823CC9">
        <w:rPr>
          <w:i w:val="0"/>
          <w:iCs w:val="0"/>
        </w:rPr>
        <w:t>s</w:t>
      </w:r>
      <w:r w:rsidR="00323623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represent</w:t>
      </w:r>
      <w:r w:rsidR="00323623" w:rsidRPr="00F12975">
        <w:rPr>
          <w:i w:val="0"/>
          <w:iCs w:val="0"/>
        </w:rPr>
        <w:t xml:space="preserve"> the MSE</w:t>
      </w:r>
      <w:r w:rsidR="00823CC9">
        <w:rPr>
          <w:i w:val="0"/>
          <w:iCs w:val="0"/>
        </w:rPr>
        <w:t>s</w:t>
      </w:r>
      <w:r w:rsidR="000A7A63" w:rsidRPr="00F12975">
        <w:rPr>
          <w:i w:val="0"/>
          <w:iCs w:val="0"/>
        </w:rPr>
        <w:t xml:space="preserve"> of such model on the validat</w:t>
      </w:r>
      <w:r w:rsidR="00823CC9">
        <w:rPr>
          <w:i w:val="0"/>
          <w:iCs w:val="0"/>
        </w:rPr>
        <w:t>ed</w:t>
      </w:r>
      <w:r w:rsidR="000A7A63" w:rsidRPr="00F12975">
        <w:rPr>
          <w:i w:val="0"/>
          <w:iCs w:val="0"/>
        </w:rPr>
        <w:t xml:space="preserve"> samples.</w:t>
      </w:r>
      <w:r w:rsidR="00550550" w:rsidRPr="00F12975">
        <w:rPr>
          <w:i w:val="0"/>
          <w:iCs w:val="0"/>
        </w:rPr>
        <w:t xml:space="preserve"> The line and ribbon </w:t>
      </w:r>
      <w:r w:rsidR="00823CC9">
        <w:rPr>
          <w:i w:val="0"/>
          <w:iCs w:val="0"/>
        </w:rPr>
        <w:t>represent</w:t>
      </w:r>
      <w:r w:rsidR="00550550" w:rsidRPr="00F12975">
        <w:rPr>
          <w:i w:val="0"/>
          <w:iCs w:val="0"/>
        </w:rPr>
        <w:t xml:space="preserve"> the </w:t>
      </w:r>
      <w:r w:rsidR="00085F29" w:rsidRPr="00F12975">
        <w:rPr>
          <w:i w:val="0"/>
          <w:iCs w:val="0"/>
        </w:rPr>
        <w:t xml:space="preserve">fitting and </w:t>
      </w:r>
      <w:r w:rsidR="000B5CA1" w:rsidRPr="00F12975">
        <w:rPr>
          <w:i w:val="0"/>
          <w:iCs w:val="0"/>
        </w:rPr>
        <w:t>confidence</w:t>
      </w:r>
      <w:r w:rsidR="00085F29" w:rsidRPr="00F12975">
        <w:rPr>
          <w:i w:val="0"/>
          <w:iCs w:val="0"/>
        </w:rPr>
        <w:t xml:space="preserve"> interval</w:t>
      </w:r>
      <w:r w:rsidR="000B5CA1" w:rsidRPr="00F12975">
        <w:rPr>
          <w:i w:val="0"/>
          <w:iCs w:val="0"/>
        </w:rPr>
        <w:t xml:space="preserve"> </w:t>
      </w:r>
      <w:r w:rsidR="00C5595A" w:rsidRPr="00F12975">
        <w:rPr>
          <w:i w:val="0"/>
          <w:iCs w:val="0"/>
        </w:rPr>
        <w:t xml:space="preserve">(95%) </w:t>
      </w:r>
      <w:r w:rsidR="00675143" w:rsidRPr="00F12975">
        <w:rPr>
          <w:i w:val="0"/>
          <w:iCs w:val="0"/>
        </w:rPr>
        <w:t>of</w:t>
      </w:r>
      <w:r w:rsidR="000B5CA1" w:rsidRPr="00F12975">
        <w:rPr>
          <w:i w:val="0"/>
          <w:iCs w:val="0"/>
        </w:rPr>
        <w:t xml:space="preserve"> the dots</w:t>
      </w:r>
      <w:r w:rsidR="00055135">
        <w:rPr>
          <w:i w:val="0"/>
          <w:iCs w:val="0"/>
        </w:rPr>
        <w:t>, respectively,</w:t>
      </w:r>
      <w:r w:rsidR="000B5CA1" w:rsidRPr="00F12975">
        <w:rPr>
          <w:i w:val="0"/>
          <w:iCs w:val="0"/>
        </w:rPr>
        <w:t xml:space="preserve"> </w:t>
      </w:r>
      <w:r w:rsidR="007C1E5B">
        <w:rPr>
          <w:i w:val="0"/>
          <w:iCs w:val="0"/>
        </w:rPr>
        <w:t>to</w:t>
      </w:r>
      <w:r w:rsidR="000B5CA1" w:rsidRPr="00F12975">
        <w:rPr>
          <w:i w:val="0"/>
          <w:iCs w:val="0"/>
        </w:rPr>
        <w:t xml:space="preserve"> better reflect the trend.</w:t>
      </w:r>
    </w:p>
    <w:p w14:paraId="6522BDE7" w14:textId="1FCC11B1" w:rsidR="00C21891" w:rsidRPr="00424860" w:rsidRDefault="00C5065F" w:rsidP="00C2189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U-Net </w:t>
      </w:r>
      <w:r w:rsidR="0086542F" w:rsidRPr="00424860">
        <w:rPr>
          <w:rFonts w:ascii="Calibri" w:hAnsi="Calibri" w:cs="Calibri"/>
        </w:rPr>
        <w:t xml:space="preserve">successfully </w:t>
      </w:r>
      <w:r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areas 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9</w:t>
      </w:r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9</w:t>
      </w:r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urban pixel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>learned to highlight</w:t>
      </w:r>
      <w:r w:rsidR="006D5D39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 xml:space="preserve">larger towns among small 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r w:rsidR="001B058C" w:rsidRPr="00424860">
        <w:rPr>
          <w:rFonts w:ascii="Calibri" w:hAnsi="Calibri" w:cs="Calibri"/>
        </w:rPr>
        <w:t>,</w:t>
      </w:r>
      <w:r w:rsidR="00413C9B" w:rsidRPr="00424860">
        <w:rPr>
          <w:rFonts w:ascii="Calibri" w:hAnsi="Calibri" w:cs="Calibri"/>
        </w:rPr>
        <w:t xml:space="preserve"> and </w:t>
      </w:r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</w:t>
      </w:r>
      <w:r w:rsidR="00413C9B" w:rsidRPr="00424860">
        <w:rPr>
          <w:rFonts w:ascii="Calibri" w:hAnsi="Calibri" w:cs="Calibri"/>
        </w:rPr>
        <w:t xml:space="preserve"> were identified</w:t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r w:rsidR="004B763F" w:rsidRPr="00424860">
        <w:rPr>
          <w:rFonts w:ascii="Calibri" w:hAnsi="Calibri" w:cs="Calibri"/>
        </w:rPr>
        <w:t>the 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</w:t>
      </w:r>
      <w:r w:rsidR="007F4695">
        <w:rPr>
          <w:rFonts w:ascii="Calibri" w:hAnsi="Calibri" w:cs="Calibri"/>
        </w:rPr>
        <w:t>feature</w:t>
      </w:r>
      <w:r w:rsidR="004620DB" w:rsidRPr="00424860">
        <w:rPr>
          <w:rFonts w:ascii="Calibri" w:hAnsi="Calibri" w:cs="Calibri"/>
        </w:rPr>
        <w:t xml:space="preserve">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urban pixels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pPr>
        <w:spacing w:line="276" w:lineRule="auto"/>
      </w:pPr>
      <w:r w:rsidRPr="00424860">
        <w:rPr>
          <w:rFonts w:ascii="Calibri" w:hAnsi="Calibri" w:cs="Calibri"/>
          <w:noProof/>
        </w:rPr>
        <w:lastRenderedPageBreak/>
        <mc:AlternateContent>
          <mc:Choice Requires="wpc">
            <w:drawing>
              <wp:inline distT="0" distB="0" distL="0" distR="0" wp14:anchorId="5CBCF3BC" wp14:editId="63193CF3">
                <wp:extent cx="5731510" cy="5652644"/>
                <wp:effectExtent l="0" t="0" r="2120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C3C5D" w:rsidRDefault="001C3C5D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504" y="168872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504" y="266826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500" y="416054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450" y="415828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7393" y="345255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7446" y="265191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5237" y="169431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4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5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46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C3C5D" w:rsidRPr="00FF3AD8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C3C5D" w:rsidRPr="00EE4875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0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1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51.3pt;height:445.1pt;mso-position-horizontal-relative:char;mso-position-vertical-relative:line" coordsize="57315,565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">
                <v:shape id="_x0000_s1067" type="#_x0000_t75" style="position:absolute;width:57315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C3C5D" w:rsidRDefault="001C3C5D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5;top:16887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5;top:26682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5;top:4160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4;top:41582;width:43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73;top:34525;width:4376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74;top:26519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52;top:16943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2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3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4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C3C5D" w:rsidRPr="00FF3AD8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C3C5D" w:rsidRPr="00EE4875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5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96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97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98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99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0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1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2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3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4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5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06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07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08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09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0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1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2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3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4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5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16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17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18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19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0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1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2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3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4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5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26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27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28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29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2462FA02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13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r w:rsidR="00C0639F" w:rsidRPr="005A6307">
        <w:rPr>
          <w:i w:val="0"/>
          <w:iCs w:val="0"/>
          <w:noProof/>
        </w:rPr>
        <w:t>9</w:t>
      </w:r>
      <w:r w:rsidRPr="005A6307">
        <w:rPr>
          <w:i w:val="0"/>
          <w:iCs w:val="0"/>
        </w:rPr>
        <w:fldChar w:fldCharType="end"/>
      </w:r>
      <w:bookmarkEnd w:id="13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5A6307">
        <w:rPr>
          <w:i w:val="0"/>
          <w:iCs w:val="0"/>
        </w:rPr>
        <w:t>U-Net</w:t>
      </w:r>
      <w:r w:rsidR="00656C7D" w:rsidRPr="005A6307">
        <w:rPr>
          <w:i w:val="0"/>
          <w:iCs w:val="0"/>
        </w:rPr>
        <w:t xml:space="preserve"> layers</w:t>
      </w:r>
      <w:r w:rsidR="00A9634F" w:rsidRPr="005A6307">
        <w:rPr>
          <w:i w:val="0"/>
          <w:iCs w:val="0"/>
        </w:rPr>
        <w:t xml:space="preserve">.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.</w:t>
      </w:r>
      <w:r w:rsidR="00A747AC" w:rsidRPr="005A6307">
        <w:rPr>
          <w:rFonts w:ascii="Calibri" w:hAnsi="Calibri" w:cs="Calibri"/>
          <w:i w:val="0"/>
          <w:iCs w:val="0"/>
        </w:rPr>
        <w:t xml:space="preserve"> </w:t>
      </w:r>
      <w:r w:rsidR="006702FC" w:rsidRPr="005A6307">
        <w:rPr>
          <w:rFonts w:ascii="Calibri" w:hAnsi="Calibri" w:cs="Calibri"/>
          <w:i w:val="0"/>
          <w:iCs w:val="0"/>
        </w:rPr>
        <w:t>The last activation map of each layer was used to visualize its pattern recognition capability.</w:t>
      </w:r>
    </w:p>
    <w:p w14:paraId="31A524CE" w14:textId="4DA25755" w:rsidR="00394A6D" w:rsidRPr="00032303" w:rsidRDefault="00CF050D" w:rsidP="00625C38">
      <w:pPr>
        <w:pStyle w:val="Heading2"/>
        <w:spacing w:line="276" w:lineRule="auto"/>
        <w:rPr>
          <w:rFonts w:cstheme="majorHAnsi"/>
        </w:rPr>
      </w:pPr>
      <w:r w:rsidRPr="00032303">
        <w:rPr>
          <w:rFonts w:cstheme="majorHAnsi"/>
        </w:rPr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1A596D3D" w:rsidR="000314CE" w:rsidRPr="00424860" w:rsidRDefault="00C76C65" w:rsidP="00D71802">
      <w:pPr>
        <w:spacing w:line="276" w:lineRule="auto"/>
        <w:rPr>
          <w:noProof/>
        </w:rPr>
      </w:pPr>
      <w:r w:rsidRPr="00424860">
        <w:t xml:space="preserve">The transition potential map </w:t>
      </w:r>
      <w:r w:rsidR="005405B0" w:rsidRPr="00424860">
        <w:t xml:space="preserve">is </w:t>
      </w:r>
      <w:r w:rsidRPr="00424860">
        <w:t>shown in</w:t>
      </w:r>
      <w:r w:rsidR="00E60DD0" w:rsidRPr="00424860">
        <w:t xml:space="preserve"> 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r w:rsidR="00C0639F" w:rsidRPr="00424860">
        <w:t>Fig</w:t>
      </w:r>
      <w:r w:rsidR="00435229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E60DD0" w:rsidRPr="00424860">
        <w:rPr>
          <w:highlight w:val="yellow"/>
        </w:rPr>
        <w:fldChar w:fldCharType="end"/>
      </w:r>
      <w:r w:rsidRPr="00424860">
        <w:t>.</w:t>
      </w:r>
      <w:r w:rsidR="00D63A69" w:rsidRPr="00424860">
        <w:t xml:space="preserve"> </w:t>
      </w:r>
      <w:r w:rsidR="593782F3" w:rsidRPr="00424860">
        <w:t>P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 transition potential value</w:t>
      </w:r>
      <w:r w:rsidR="00435229">
        <w:t>s</w:t>
      </w:r>
      <w:r w:rsidR="004B270D" w:rsidRPr="00424860">
        <w:t xml:space="preserve"> </w:t>
      </w:r>
      <w:r w:rsidR="000015AA" w:rsidRPr="00424860">
        <w:t xml:space="preserve">than </w:t>
      </w:r>
      <w:r w:rsidR="00435229">
        <w:t xml:space="preserve">those of </w:t>
      </w:r>
      <w:r w:rsidR="000015AA" w:rsidRPr="00424860">
        <w:t xml:space="preserve">small villages. For example, a large </w:t>
      </w:r>
      <w:r w:rsidR="000C44C1" w:rsidRPr="00424860">
        <w:t>area</w:t>
      </w:r>
      <w:r w:rsidR="000015AA" w:rsidRPr="00424860">
        <w:t xml:space="preserve"> surrounding </w:t>
      </w:r>
      <w:r w:rsidR="00BE4666" w:rsidRPr="00424860">
        <w:t>Sui</w:t>
      </w:r>
      <w:r w:rsidR="00106324">
        <w:t>’</w:t>
      </w:r>
      <w:r w:rsidR="00BE4666" w:rsidRPr="00424860">
        <w:t xml:space="preserve">Xian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7D160E" w:rsidRPr="00424860">
        <w:t>,</w:t>
      </w:r>
      <w:r w:rsidR="000015AA" w:rsidRPr="00424860">
        <w:t xml:space="preserve"> </w:t>
      </w:r>
      <w:r w:rsidR="00B34EB9" w:rsidRPr="00424860">
        <w:t xml:space="preserve">while </w:t>
      </w:r>
      <w:r w:rsidR="00C10A2C" w:rsidRPr="00424860">
        <w:t xml:space="preserve">such phenomena </w:t>
      </w:r>
      <w:r w:rsidR="00BD2CCC" w:rsidRPr="00424860">
        <w:t>appeared</w:t>
      </w:r>
      <w:r w:rsidR="00915270" w:rsidRPr="00424860">
        <w:t xml:space="preserve"> </w:t>
      </w:r>
      <w:r w:rsidR="00435229">
        <w:t xml:space="preserve">only </w:t>
      </w:r>
      <w:r w:rsidR="00915270" w:rsidRPr="00424860">
        <w:t xml:space="preserve">at the </w:t>
      </w:r>
      <w:r w:rsidR="000B37C5" w:rsidRPr="00424860">
        <w:t xml:space="preserve">edges of </w:t>
      </w:r>
      <w:r w:rsidR="001F22FA" w:rsidRPr="00424860">
        <w:t xml:space="preserve">smaller </w:t>
      </w:r>
      <w:r w:rsidR="000B37C5" w:rsidRPr="00424860">
        <w:t>nearby villages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in </w:t>
      </w:r>
      <w:r w:rsidR="00793025" w:rsidRPr="00424860">
        <w:t>Yang</w:t>
      </w:r>
      <w:r w:rsidR="00106324">
        <w:t>’</w:t>
      </w:r>
      <w:r w:rsidR="00793025" w:rsidRPr="00424860">
        <w:t>Yuan and Du</w:t>
      </w:r>
      <w:r w:rsidR="00106324">
        <w:t>’</w:t>
      </w:r>
      <w:r w:rsidR="00793025" w:rsidRPr="00424860">
        <w:t>Ling</w:t>
      </w:r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t xml:space="preserve">well </w:t>
      </w:r>
      <w:r w:rsidR="00B043C9" w:rsidRPr="00424860">
        <w:t xml:space="preserve">in the transition potential map. For example, the </w:t>
      </w:r>
      <w:r w:rsidR="00FC43D7" w:rsidRPr="00424860">
        <w:t xml:space="preserve">roads in </w:t>
      </w:r>
      <w:r w:rsidR="00793025" w:rsidRPr="00424860">
        <w:t>Yang</w:t>
      </w:r>
      <w:r w:rsidR="00106324">
        <w:t>’</w:t>
      </w:r>
      <w:r w:rsidR="00793025" w:rsidRPr="00424860">
        <w:t>Kou Zhen</w:t>
      </w:r>
      <w:r w:rsidR="00FC43D7" w:rsidRPr="00424860">
        <w:t xml:space="preserve"> </w:t>
      </w:r>
      <w:r w:rsidR="00450D56" w:rsidRPr="00424860">
        <w:t xml:space="preserve">and </w:t>
      </w:r>
      <w:r w:rsidR="00793025" w:rsidRPr="00424860">
        <w:t>Hui</w:t>
      </w:r>
      <w:r w:rsidR="00106324">
        <w:t>’</w:t>
      </w:r>
      <w:r w:rsidR="00793025" w:rsidRPr="00424860">
        <w:t xml:space="preserve">Ji 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12A81E67" w:rsidR="00E60DD0" w:rsidRPr="00424860" w:rsidRDefault="00690512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56A31BD9" wp14:editId="4A704A25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32AE0DF5" w:rsidR="00394A6D" w:rsidRPr="00C7258F" w:rsidRDefault="00E60DD0" w:rsidP="00E60DD0">
      <w:pPr>
        <w:pStyle w:val="Caption"/>
        <w:rPr>
          <w:i w:val="0"/>
          <w:iCs w:val="0"/>
        </w:rPr>
      </w:pPr>
      <w:bookmarkStart w:id="14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r w:rsidR="00C0639F" w:rsidRPr="00C7258F">
        <w:rPr>
          <w:i w:val="0"/>
          <w:iCs w:val="0"/>
          <w:noProof/>
        </w:rPr>
        <w:t>10</w:t>
      </w:r>
      <w:r w:rsidRPr="00C7258F">
        <w:rPr>
          <w:i w:val="0"/>
          <w:iCs w:val="0"/>
        </w:rPr>
        <w:fldChar w:fldCharType="end"/>
      </w:r>
      <w:bookmarkEnd w:id="14"/>
      <w:r w:rsidRPr="00C7258F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T</w:t>
      </w:r>
      <w:r w:rsidRPr="00C7258F">
        <w:rPr>
          <w:i w:val="0"/>
          <w:iCs w:val="0"/>
        </w:rPr>
        <w:t xml:space="preserve">ransition potential </w:t>
      </w:r>
      <w:r w:rsidR="007F6D5A" w:rsidRPr="00C7258F">
        <w:rPr>
          <w:i w:val="0"/>
          <w:iCs w:val="0"/>
        </w:rPr>
        <w:t xml:space="preserve">to urban </w:t>
      </w:r>
      <w:r w:rsidR="00214ED2" w:rsidRPr="00C7258F">
        <w:rPr>
          <w:i w:val="0"/>
          <w:iCs w:val="0"/>
        </w:rPr>
        <w:t>in</w:t>
      </w:r>
      <w:r w:rsidR="00A90AF0" w:rsidRPr="00C7258F">
        <w:rPr>
          <w:i w:val="0"/>
          <w:iCs w:val="0"/>
        </w:rPr>
        <w:t xml:space="preserve"> </w:t>
      </w:r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>urban map</w:t>
      </w:r>
      <w:r w:rsidR="00BC77F3" w:rsidRPr="00C7258F">
        <w:rPr>
          <w:i w:val="0"/>
          <w:iCs w:val="0"/>
        </w:rPr>
        <w:t>.</w:t>
      </w:r>
    </w:p>
    <w:p w14:paraId="3CCA1C2A" w14:textId="59C41C4E" w:rsidR="000314CE" w:rsidRPr="00424860" w:rsidRDefault="00D94AC9" w:rsidP="00D71802">
      <w:pPr>
        <w:spacing w:line="276" w:lineRule="auto"/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land-use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r w:rsidR="00C0639F" w:rsidRPr="00424860">
        <w:t>Fig</w:t>
      </w:r>
      <w:r w:rsidR="008E3FFC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r w:rsidR="00664260">
        <w:t xml:space="preserve"> </w:t>
      </w:r>
      <w:r w:rsidR="007B32AE" w:rsidRPr="00424860">
        <w:t>(i.e., misses)</w:t>
      </w:r>
      <w:r w:rsidR="008E3FFC">
        <w:t>,</w:t>
      </w:r>
      <w:r w:rsidR="00FF72CC" w:rsidRPr="00424860">
        <w:t xml:space="preserve"> particularly in areas designated as new developments</w:t>
      </w:r>
      <w:r w:rsidR="006E3DF3" w:rsidRPr="00424860">
        <w:t xml:space="preserve">. </w:t>
      </w:r>
      <w:r w:rsidR="0038523A" w:rsidRPr="00424860">
        <w:t xml:space="preserve">Much of the missed urban projections occurred some distance from the original urban areas, such as the newly developed </w:t>
      </w:r>
      <w:r w:rsidR="00106324">
        <w:t xml:space="preserve">areas of </w:t>
      </w:r>
      <w:r w:rsidR="0038523A" w:rsidRPr="00424860">
        <w:t xml:space="preserve">land in </w:t>
      </w:r>
      <w:r w:rsidR="001E4AAF" w:rsidRPr="00424860">
        <w:t>Bin</w:t>
      </w:r>
      <w:r w:rsidR="00106324">
        <w:t>’</w:t>
      </w:r>
      <w:r w:rsidR="001E4AAF" w:rsidRPr="00424860">
        <w:t xml:space="preserve">Hai Zhen, </w:t>
      </w:r>
      <w:r w:rsidR="0038523A" w:rsidRPr="00424860">
        <w:t>Yang</w:t>
      </w:r>
      <w:r w:rsidR="00106324">
        <w:t>’</w:t>
      </w:r>
      <w:r w:rsidR="0038523A" w:rsidRPr="00424860">
        <w:t>Kou Zhen</w:t>
      </w:r>
      <w:r w:rsidR="00383861" w:rsidRPr="00424860">
        <w:t xml:space="preserve">, </w:t>
      </w:r>
      <w:r w:rsidR="00F85EC8" w:rsidRPr="00424860">
        <w:t xml:space="preserve">and </w:t>
      </w:r>
      <w:r w:rsidR="00397AE7" w:rsidRPr="00424860">
        <w:t>Xuan</w:t>
      </w:r>
      <w:r w:rsidR="00106324">
        <w:t>’</w:t>
      </w:r>
      <w:r w:rsidR="00397AE7" w:rsidRPr="00424860">
        <w:t>Cheng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r w:rsidR="00041CD8" w:rsidRPr="00424860">
        <w:t>remote</w:t>
      </w:r>
      <w:r w:rsidR="0038523A" w:rsidRPr="00424860">
        <w:t xml:space="preserve"> 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r w:rsidR="00D7167B" w:rsidRPr="00424860">
        <w:t xml:space="preserve"> </w:t>
      </w:r>
      <w:r w:rsidR="005B16FE" w:rsidRPr="00424860">
        <w:t>linear features</w:t>
      </w:r>
      <w:r w:rsidR="00106324">
        <w:t>,</w:t>
      </w:r>
      <w:r w:rsidR="005B16FE" w:rsidRPr="00424860">
        <w:t xml:space="preserve">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r w:rsidR="008156BC" w:rsidRPr="00424860">
        <w:t>Du</w:t>
      </w:r>
      <w:r w:rsidR="006618CC" w:rsidRPr="00424860">
        <w:t xml:space="preserve">’Ling Xiang, </w:t>
      </w:r>
      <w:r w:rsidR="005A36B8" w:rsidRPr="00424860">
        <w:t xml:space="preserve">Gao’Gou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r w:rsidR="00470F8F" w:rsidRPr="00424860">
        <w:t>Hui</w:t>
      </w:r>
      <w:r w:rsidR="00106324">
        <w:t>’</w:t>
      </w:r>
      <w:r w:rsidR="00470F8F" w:rsidRPr="00424860">
        <w:t>Ji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5636C2DD" w:rsidR="00426D32" w:rsidRPr="00424860" w:rsidRDefault="006E125F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0DDE8349" wp14:editId="2C5F49AF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39955567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15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r w:rsidR="00C0639F" w:rsidRPr="00B13156">
        <w:rPr>
          <w:i w:val="0"/>
          <w:iCs w:val="0"/>
          <w:noProof/>
        </w:rPr>
        <w:t>11</w:t>
      </w:r>
      <w:r w:rsidRPr="00B13156">
        <w:rPr>
          <w:i w:val="0"/>
          <w:iCs w:val="0"/>
        </w:rPr>
        <w:fldChar w:fldCharType="end"/>
      </w:r>
      <w:bookmarkEnd w:id="15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land-use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spacing w:line="276" w:lineRule="auto"/>
        <w:rPr>
          <w:rFonts w:cstheme="majorHAnsi"/>
        </w:rPr>
      </w:pPr>
      <w:r w:rsidRPr="00504F10">
        <w:rPr>
          <w:rFonts w:cstheme="majorHAnsi"/>
        </w:rPr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0EC121ED" w:rsidR="00960DCE" w:rsidRPr="00424860" w:rsidRDefault="00B073A5" w:rsidP="00D71802">
      <w:pPr>
        <w:spacing w:line="276" w:lineRule="auto"/>
      </w:pPr>
      <w:r>
        <w:t>M</w:t>
      </w:r>
      <w:r w:rsidR="00960DCE" w:rsidRPr="00424860">
        <w:t xml:space="preserve">etrics </w:t>
      </w:r>
      <w:r>
        <w:t>comapring</w:t>
      </w:r>
      <w:r w:rsidRPr="00424860">
        <w:t xml:space="preserve"> </w:t>
      </w:r>
      <w:r w:rsidR="00C5507E" w:rsidRPr="00424860">
        <w:t>the validation map</w:t>
      </w:r>
      <w:r w:rsidR="004E45F9" w:rsidRPr="00424860">
        <w:t>s</w:t>
      </w:r>
      <w:r w:rsidR="00C5507E" w:rsidRPr="00424860">
        <w:t xml:space="preserve"> to the </w:t>
      </w:r>
      <w:r w:rsidR="00005136" w:rsidRPr="00424860">
        <w:t>reference</w:t>
      </w:r>
      <w:r w:rsidR="00C5507E" w:rsidRPr="00424860">
        <w:t xml:space="preserve"> map </w:t>
      </w:r>
      <w:r w:rsidR="00E005B0" w:rsidRPr="00424860">
        <w:t>are</w:t>
      </w:r>
      <w:r w:rsidR="00C5507E" w:rsidRPr="00424860">
        <w:t xml:space="preserve"> 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r w:rsidR="00C0639F" w:rsidRPr="00424860">
        <w:t>Fig</w:t>
      </w:r>
      <w:r w:rsidR="00106324">
        <w:t>.</w:t>
      </w:r>
      <w:r w:rsidR="00C0639F" w:rsidRPr="00424860">
        <w:t xml:space="preserve"> </w:t>
      </w:r>
      <w:r w:rsidR="00C0639F" w:rsidRPr="00424860">
        <w:rPr>
          <w:noProof/>
        </w:rPr>
        <w:t>12</w:t>
      </w:r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r w:rsidR="00007605" w:rsidRPr="00424860">
        <w:t>The median values of the OA</w:t>
      </w:r>
      <w:r w:rsidR="00151F28" w:rsidRPr="00424860">
        <w:t>,</w:t>
      </w:r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FoM of the classified </w:t>
      </w:r>
      <w:r w:rsidR="007C3319" w:rsidRPr="00424860">
        <w:t xml:space="preserve">urban land-use </w:t>
      </w:r>
      <w:r w:rsidR="00313DF4" w:rsidRPr="00424860">
        <w:t>map were</w:t>
      </w:r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4C8EBC72" w:rsidR="00007605" w:rsidRPr="00424860" w:rsidRDefault="00697141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1AE04DFD" wp14:editId="42E64835">
            <wp:extent cx="5731510" cy="1781175"/>
            <wp:effectExtent l="0" t="0" r="254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8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A93314" w14:textId="67A86D9B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16" w:name="_Ref81460956"/>
      <w:bookmarkStart w:id="17" w:name="_Ref88476125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r w:rsidR="00C0639F" w:rsidRPr="00697141">
        <w:rPr>
          <w:i w:val="0"/>
          <w:iCs w:val="0"/>
          <w:noProof/>
        </w:rPr>
        <w:t>12</w:t>
      </w:r>
      <w:r w:rsidRPr="00697141">
        <w:rPr>
          <w:i w:val="0"/>
          <w:iCs w:val="0"/>
        </w:rPr>
        <w:fldChar w:fldCharType="end"/>
      </w:r>
      <w:bookmarkEnd w:id="16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</w:t>
      </w:r>
      <w:r w:rsidR="005160AA">
        <w:rPr>
          <w:i w:val="0"/>
          <w:iCs w:val="0"/>
        </w:rPr>
        <w:t>accuracy</w:t>
      </w:r>
      <w:r w:rsidR="005160AA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</w:t>
      </w:r>
      <w:r w:rsidR="00315EAA">
        <w:rPr>
          <w:i w:val="0"/>
          <w:iCs w:val="0"/>
        </w:rPr>
        <w:t>c</w:t>
      </w:r>
      <w:r w:rsidR="00044E81" w:rsidRPr="00697141">
        <w:rPr>
          <w:i w:val="0"/>
          <w:iCs w:val="0"/>
        </w:rPr>
        <w:t>h numbers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>the ribbon is the confidence interval (95%) of the linear fit to the scatter points.</w:t>
      </w:r>
      <w:bookmarkEnd w:id="17"/>
    </w:p>
    <w:p w14:paraId="71279E28" w14:textId="133FB121" w:rsidR="00245AC6" w:rsidRPr="00424860" w:rsidRDefault="003F0B1D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land</w:t>
      </w:r>
      <w:r w:rsidR="00AF0F80" w:rsidRPr="00424860">
        <w:rPr>
          <w:rFonts w:ascii="Calibri" w:hAnsi="Calibri" w:cs="Calibri"/>
        </w:rPr>
        <w:t>-</w:t>
      </w:r>
      <w:r w:rsidR="00B93F66" w:rsidRPr="00424860">
        <w:rPr>
          <w:rFonts w:ascii="Calibri" w:hAnsi="Calibri" w:cs="Calibri"/>
        </w:rPr>
        <w:t xml:space="preserve">use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72F94">
        <w:t>.</w:t>
      </w:r>
      <w:r w:rsidR="00C0639F" w:rsidRPr="00424860">
        <w:t xml:space="preserve"> </w:t>
      </w:r>
      <w:r w:rsidR="00C0639F" w:rsidRPr="00424860">
        <w:rPr>
          <w:noProof/>
        </w:rPr>
        <w:t>12</w:t>
      </w:r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r w:rsidR="00DB55E7" w:rsidRPr="00424860">
        <w:rPr>
          <w:rFonts w:ascii="Calibri" w:hAnsi="Calibri" w:cs="Calibri"/>
        </w:rPr>
        <w:t>PN</w:t>
      </w:r>
      <w:r w:rsidR="008E08A6" w:rsidRPr="00424860">
        <w:rPr>
          <w:rFonts w:ascii="Calibri" w:hAnsi="Calibri" w:cs="Calibri"/>
        </w:rPr>
        <w:t xml:space="preserve"> 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</w:t>
      </w:r>
      <w:r w:rsidR="003819D0">
        <w:rPr>
          <w:rFonts w:ascii="Calibri" w:hAnsi="Calibri" w:cs="Calibri"/>
        </w:rPr>
        <w:t>simila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3819D0">
        <w:rPr>
          <w:rFonts w:ascii="Calibri" w:hAnsi="Calibri" w:cs="Calibri"/>
        </w:rPr>
        <w:t>, more connected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real urban </w:t>
      </w:r>
      <w:r w:rsidR="00EC77D9" w:rsidRPr="00424860">
        <w:rPr>
          <w:rFonts w:ascii="Calibri" w:hAnsi="Calibri" w:cs="Calibri"/>
        </w:rPr>
        <w:t>development 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spacing w:line="276" w:lineRule="auto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048F92DC" w:rsidR="00FC783D" w:rsidRPr="00424860" w:rsidRDefault="005E29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predicted urban map </w:t>
      </w:r>
      <w:r w:rsidR="00272F94">
        <w:rPr>
          <w:rFonts w:ascii="Calibri" w:hAnsi="Calibri" w:cs="Calibri"/>
        </w:rPr>
        <w:t>for</w:t>
      </w:r>
      <w:r w:rsidRPr="00424860">
        <w:rPr>
          <w:rFonts w:ascii="Calibri" w:hAnsi="Calibri" w:cs="Calibri"/>
        </w:rPr>
        <w:t xml:space="preserve"> 2030 is </w:t>
      </w:r>
      <w:r w:rsidR="00272F94">
        <w:rPr>
          <w:rFonts w:ascii="Calibri" w:hAnsi="Calibri" w:cs="Calibri"/>
        </w:rPr>
        <w:t xml:space="preserve">shown </w:t>
      </w:r>
      <w:r w:rsidRPr="00424860">
        <w:rPr>
          <w:rFonts w:ascii="Calibri" w:hAnsi="Calibri" w:cs="Calibri"/>
        </w:rPr>
        <w:t>in</w:t>
      </w:r>
      <w:r w:rsidR="00D066F3" w:rsidRPr="00424860">
        <w:rPr>
          <w:rFonts w:ascii="Calibri" w:hAnsi="Calibri" w:cs="Calibri"/>
        </w:rPr>
        <w:t xml:space="preserve"> </w:t>
      </w:r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272F94">
        <w:t>.</w:t>
      </w:r>
      <w:r w:rsidR="00C0639F" w:rsidRPr="00424860">
        <w:t xml:space="preserve"> </w:t>
      </w:r>
      <w:r w:rsidR="00C0639F" w:rsidRPr="00424860">
        <w:rPr>
          <w:noProof/>
        </w:rPr>
        <w:t>13</w:t>
      </w:r>
      <w:r w:rsidR="00D066F3" w:rsidRPr="00424860">
        <w:rPr>
          <w:rFonts w:ascii="Calibri" w:hAnsi="Calibri" w:cs="Calibri"/>
          <w:highlight w:val="yellow"/>
        </w:rPr>
        <w:fldChar w:fldCharType="end"/>
      </w:r>
      <w:r w:rsidRPr="00424860">
        <w:rPr>
          <w:rFonts w:ascii="Calibri" w:hAnsi="Calibri" w:cs="Calibri"/>
        </w:rPr>
        <w:t>. The newly predicted urban area</w:t>
      </w:r>
      <w:r w:rsidR="000D6952" w:rsidRPr="00424860">
        <w:rPr>
          <w:rFonts w:ascii="Calibri" w:hAnsi="Calibri" w:cs="Calibri"/>
        </w:rPr>
        <w:t xml:space="preserve"> tended to be concentrated around large cities.</w:t>
      </w:r>
      <w:r w:rsidRPr="00424860">
        <w:rPr>
          <w:rFonts w:ascii="Calibri" w:hAnsi="Calibri" w:cs="Calibri"/>
        </w:rPr>
        <w:t xml:space="preserve"> In </w:t>
      </w:r>
      <w:r w:rsidR="002E6A96" w:rsidRPr="00424860">
        <w:rPr>
          <w:rFonts w:ascii="Calibri" w:hAnsi="Calibri" w:cs="Calibri"/>
        </w:rPr>
        <w:t>SuiXian</w:t>
      </w:r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near 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specified patterns rather than sprawling in every direction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r w:rsidR="00146FF7" w:rsidRPr="00424860">
        <w:rPr>
          <w:rFonts w:ascii="Calibri" w:hAnsi="Calibri" w:cs="Calibri"/>
        </w:rPr>
        <w:t>DuLing Xiang</w:t>
      </w:r>
      <w:r w:rsidR="00FD7506" w:rsidRPr="00424860">
        <w:rPr>
          <w:rFonts w:ascii="Calibri" w:hAnsi="Calibri" w:cs="Calibri"/>
        </w:rPr>
        <w:t xml:space="preserve"> and YangKou Zhen </w:t>
      </w:r>
      <w:r w:rsidR="00E60EE6" w:rsidRPr="00424860">
        <w:rPr>
          <w:rFonts w:ascii="Calibri" w:hAnsi="Calibri" w:cs="Calibri"/>
        </w:rPr>
        <w:t>in</w:t>
      </w:r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the </w:t>
      </w:r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The 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r w:rsidR="00AC6E73" w:rsidRPr="00424860">
        <w:rPr>
          <w:rFonts w:ascii="Calibri" w:hAnsi="Calibri" w:cs="Calibri"/>
        </w:rPr>
        <w:t>FengNing 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r w:rsidR="001A1FD7" w:rsidRPr="00424860">
        <w:rPr>
          <w:rFonts w:ascii="Calibri" w:hAnsi="Calibri" w:cs="Calibri"/>
        </w:rPr>
        <w:t xml:space="preserve">HuJi Zhen and </w:t>
      </w:r>
      <w:r w:rsidR="00FE1937" w:rsidRPr="00424860">
        <w:rPr>
          <w:rFonts w:ascii="Calibri" w:hAnsi="Calibri" w:cs="Calibri"/>
        </w:rPr>
        <w:t xml:space="preserve">GaoGou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3CE1C094" w:rsidR="00394A6D" w:rsidRPr="00B60A0F" w:rsidRDefault="00D066F3" w:rsidP="00D066F3">
      <w:pPr>
        <w:pStyle w:val="Caption"/>
        <w:rPr>
          <w:i w:val="0"/>
          <w:iCs w:val="0"/>
        </w:rPr>
      </w:pPr>
      <w:bookmarkStart w:id="18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r w:rsidR="00C0639F" w:rsidRPr="00B60A0F">
        <w:rPr>
          <w:i w:val="0"/>
          <w:iCs w:val="0"/>
          <w:noProof/>
        </w:rPr>
        <w:t>13</w:t>
      </w:r>
      <w:r w:rsidRPr="00B60A0F">
        <w:rPr>
          <w:i w:val="0"/>
          <w:iCs w:val="0"/>
        </w:rPr>
        <w:fldChar w:fldCharType="end"/>
      </w:r>
      <w:bookmarkEnd w:id="18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36A84DCD" w14:textId="7E305D3C" w:rsidR="00415C9C" w:rsidRDefault="00024799" w:rsidP="003A40C8">
      <w:r>
        <w:t>P</w:t>
      </w:r>
      <w:r w:rsidR="00C60095" w:rsidRPr="00424860">
        <w:t xml:space="preserve">redicted </w:t>
      </w:r>
      <w:r w:rsidR="00296383">
        <w:t xml:space="preserve">urban </w:t>
      </w:r>
      <w:r w:rsidR="00C60095" w:rsidRPr="00424860">
        <w:t>area</w:t>
      </w:r>
      <w:r w:rsidR="0052438C">
        <w:t>s</w:t>
      </w:r>
      <w:r w:rsidR="003D4F6B" w:rsidRPr="00424860">
        <w:t xml:space="preserve"> </w:t>
      </w:r>
      <w:r>
        <w:t>by province</w:t>
      </w:r>
      <w:r w:rsidR="003D4F6B" w:rsidRPr="00424860">
        <w:t xml:space="preserve"> </w:t>
      </w:r>
      <w:r w:rsidR="0052438C">
        <w:t>are</w:t>
      </w:r>
      <w:r w:rsidR="003D4F6B" w:rsidRPr="00424860">
        <w:t xml:space="preserve"> </w:t>
      </w:r>
      <w:r w:rsidR="0052438C">
        <w:t>listed</w:t>
      </w:r>
      <w:r w:rsidR="003D4F6B" w:rsidRPr="00424860">
        <w:t xml:space="preserve"> in </w:t>
      </w:r>
      <w:r w:rsidR="003D4F6B" w:rsidRPr="00424860">
        <w:fldChar w:fldCharType="begin"/>
      </w:r>
      <w:r w:rsidR="003D4F6B" w:rsidRPr="00424860">
        <w:instrText xml:space="preserve"> REF _Ref82635902 \h </w:instrText>
      </w:r>
      <w:r w:rsidR="003D4F6B" w:rsidRPr="00424860"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3</w:t>
      </w:r>
      <w:r w:rsidR="003D4F6B" w:rsidRPr="00424860">
        <w:fldChar w:fldCharType="end"/>
      </w:r>
      <w:r w:rsidR="003D4F6B" w:rsidRPr="00424860">
        <w:t>.</w:t>
      </w:r>
      <w:r w:rsidR="00775C39" w:rsidRPr="00424860">
        <w:t xml:space="preserve"> </w:t>
      </w:r>
      <w:r w:rsidR="00F14383" w:rsidRPr="00424860">
        <w:t xml:space="preserve">The average </w:t>
      </w:r>
      <w:r w:rsidR="0052438C">
        <w:t xml:space="preserve">rate of increase </w:t>
      </w:r>
      <w:r w:rsidR="00512C57">
        <w:t>of</w:t>
      </w:r>
      <w:r w:rsidR="0052438C">
        <w:t xml:space="preserve"> </w:t>
      </w:r>
      <w:r w:rsidR="00F14383" w:rsidRPr="00424860">
        <w:t>urban area</w:t>
      </w:r>
      <w:r w:rsidR="00512C57">
        <w:t>s</w:t>
      </w:r>
      <w:r w:rsidR="00F14383" w:rsidRPr="00424860">
        <w:t xml:space="preserve"> </w:t>
      </w:r>
      <w:r w:rsidR="00145BA3">
        <w:t>was</w:t>
      </w:r>
      <w:r w:rsidR="00F14383" w:rsidRPr="00424860">
        <w:t xml:space="preserve"> 35.54</w:t>
      </w:r>
      <w:r w:rsidR="009C635E" w:rsidRPr="00424860">
        <w:t>%</w:t>
      </w:r>
      <w:r w:rsidR="00AD5FCC" w:rsidRPr="00424860">
        <w:t xml:space="preserve"> compared to </w:t>
      </w:r>
      <w:r w:rsidR="000A3F17" w:rsidRPr="00424860">
        <w:t>2018</w:t>
      </w:r>
      <w:r w:rsidR="00AD5FCC" w:rsidRPr="00424860">
        <w:t>.</w:t>
      </w:r>
      <w:r w:rsidR="007B2BFF" w:rsidRPr="00424860">
        <w:t xml:space="preserve"> </w:t>
      </w:r>
      <w:r w:rsidR="00BC6D1F" w:rsidRPr="00424860">
        <w:t>Beijing, Tianjin</w:t>
      </w:r>
      <w:r w:rsidR="00167A30" w:rsidRPr="00424860">
        <w:t>, and Hebei</w:t>
      </w:r>
      <w:r w:rsidR="00BD0145" w:rsidRPr="00424860">
        <w:t xml:space="preserve"> </w:t>
      </w:r>
      <w:r w:rsidR="007B2BFF" w:rsidRPr="00424860">
        <w:t xml:space="preserve">had the lowest area </w:t>
      </w:r>
      <w:r w:rsidR="0052438C">
        <w:t>increase</w:t>
      </w:r>
      <w:r w:rsidR="007B2BFF" w:rsidRPr="00424860">
        <w:t xml:space="preserve"> of </w:t>
      </w:r>
      <w:r w:rsidR="00FB6C48" w:rsidRPr="00424860">
        <w:t>&lt;30</w:t>
      </w:r>
      <w:r w:rsidR="007B2BFF" w:rsidRPr="00424860">
        <w:t xml:space="preserve">%, </w:t>
      </w:r>
      <w:r w:rsidR="0052438C">
        <w:t xml:space="preserve">while </w:t>
      </w:r>
      <w:r w:rsidR="00D06740" w:rsidRPr="00424860">
        <w:t>Anhui</w:t>
      </w:r>
      <w:r w:rsidR="00B05F1F" w:rsidRPr="00424860">
        <w:t xml:space="preserve">, </w:t>
      </w:r>
      <w:r w:rsidR="00D06740" w:rsidRPr="00424860">
        <w:t>Jiangsu</w:t>
      </w:r>
      <w:r w:rsidR="00BC5F94" w:rsidRPr="00424860">
        <w:t>,</w:t>
      </w:r>
      <w:r w:rsidR="00D06740" w:rsidRPr="00424860">
        <w:t xml:space="preserve"> </w:t>
      </w:r>
      <w:r w:rsidR="00B05F1F" w:rsidRPr="00424860">
        <w:t xml:space="preserve">and Henan </w:t>
      </w:r>
      <w:r w:rsidR="00D06740" w:rsidRPr="00424860">
        <w:t xml:space="preserve">had the highest </w:t>
      </w:r>
      <w:r w:rsidR="008851F5" w:rsidRPr="00424860">
        <w:t>predicted area increase</w:t>
      </w:r>
      <w:r w:rsidR="0052438C">
        <w:t>s</w:t>
      </w:r>
      <w:r w:rsidR="008851F5" w:rsidRPr="00424860">
        <w:t xml:space="preserve"> of &gt;</w:t>
      </w:r>
      <w:r w:rsidR="00FB6C48" w:rsidRPr="00424860">
        <w:t>3</w:t>
      </w:r>
      <w:r w:rsidR="00B05F1F" w:rsidRPr="00424860">
        <w:t>7</w:t>
      </w:r>
      <w:r w:rsidR="008851F5" w:rsidRPr="00424860">
        <w:t xml:space="preserve">%. </w:t>
      </w:r>
      <w:r w:rsidR="008E573C" w:rsidRPr="00424860">
        <w:t xml:space="preserve">Shandong </w:t>
      </w:r>
      <w:r w:rsidR="00B05F1F" w:rsidRPr="00424860">
        <w:t>was</w:t>
      </w:r>
      <w:r w:rsidR="00FB5164" w:rsidRPr="00424860">
        <w:t xml:space="preserve"> predicted </w:t>
      </w:r>
      <w:r w:rsidR="0052438C">
        <w:t>to have a</w:t>
      </w:r>
      <w:r w:rsidR="00FB5164" w:rsidRPr="00424860">
        <w:t xml:space="preserve"> medium</w:t>
      </w:r>
      <w:r w:rsidR="0052438C">
        <w:t>-level</w:t>
      </w:r>
      <w:r w:rsidR="00FB5164" w:rsidRPr="00424860">
        <w:t xml:space="preserve"> increase of </w:t>
      </w:r>
      <w:r w:rsidR="00B05F1F" w:rsidRPr="00424860">
        <w:t>33.60</w:t>
      </w:r>
      <w:r w:rsidR="000567FE" w:rsidRPr="00424860">
        <w:t>%.</w:t>
      </w:r>
      <w:r w:rsidR="00415C9C">
        <w:br w:type="page"/>
      </w:r>
    </w:p>
    <w:p w14:paraId="6234B97C" w14:textId="1512727C" w:rsidR="00211FF8" w:rsidRPr="002254FA" w:rsidRDefault="00211FF8" w:rsidP="002254FA">
      <w:pPr>
        <w:pStyle w:val="Caption"/>
        <w:keepNext/>
        <w:spacing w:after="120"/>
        <w:rPr>
          <w:i w:val="0"/>
          <w:iCs w:val="0"/>
        </w:rPr>
      </w:pPr>
      <w:bookmarkStart w:id="19" w:name="_Ref82635902"/>
      <w:r w:rsidRPr="002254FA">
        <w:rPr>
          <w:i w:val="0"/>
          <w:iCs w:val="0"/>
        </w:rPr>
        <w:lastRenderedPageBreak/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C0639F" w:rsidRPr="002254FA">
        <w:rPr>
          <w:i w:val="0"/>
          <w:iCs w:val="0"/>
          <w:noProof/>
        </w:rPr>
        <w:t>3</w:t>
      </w:r>
      <w:r w:rsidRPr="002254FA">
        <w:rPr>
          <w:i w:val="0"/>
          <w:iCs w:val="0"/>
        </w:rPr>
        <w:fldChar w:fldCharType="end"/>
      </w:r>
      <w:bookmarkEnd w:id="19"/>
      <w:r w:rsidRPr="002254FA">
        <w:rPr>
          <w:i w:val="0"/>
          <w:iCs w:val="0"/>
        </w:rPr>
        <w:t xml:space="preserve">. </w:t>
      </w:r>
      <w:r w:rsidR="0052438C"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 w:rsidR="0052438C"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 xml:space="preserve">extents of </w:t>
      </w:r>
      <w:r w:rsidR="00C46BC3" w:rsidRPr="002254FA">
        <w:rPr>
          <w:i w:val="0"/>
          <w:iCs w:val="0"/>
        </w:rPr>
        <w:t xml:space="preserve">urban </w:t>
      </w:r>
      <w:r w:rsidRPr="002254FA">
        <w:rPr>
          <w:i w:val="0"/>
          <w:iCs w:val="0"/>
        </w:rPr>
        <w:t>area</w:t>
      </w:r>
      <w:r w:rsidR="0052438C"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</w:t>
      </w:r>
      <w:r w:rsidR="00345210" w:rsidRPr="002254FA">
        <w:rPr>
          <w:i w:val="0"/>
          <w:iCs w:val="0"/>
        </w:rPr>
        <w:t xml:space="preserve"> province </w:t>
      </w:r>
      <w:r w:rsidR="00FB0A23" w:rsidRPr="002254FA">
        <w:rPr>
          <w:i w:val="0"/>
          <w:iCs w:val="0"/>
        </w:rPr>
        <w:t>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424860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1DFA1457" w:rsidR="00211FF8" w:rsidRPr="00424860" w:rsidRDefault="00024799" w:rsidP="0043064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b/>
                <w:bCs/>
              </w:rPr>
              <w:t>Province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424860" w:rsidRDefault="000A3F17" w:rsidP="0052438C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</w:t>
            </w:r>
            <w:r w:rsidR="00DC787E" w:rsidRPr="00424860">
              <w:rPr>
                <w:b/>
                <w:bCs/>
              </w:rPr>
              <w:t xml:space="preserve"> </w:t>
            </w:r>
            <w:r w:rsidR="00FA0F19" w:rsidRPr="00424860">
              <w:rPr>
                <w:b/>
                <w:bCs/>
              </w:rPr>
              <w:t>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</w:t>
            </w:r>
            <w:r w:rsidR="00FA0F19" w:rsidRPr="00424860">
              <w:rPr>
                <w:b/>
                <w:bCs/>
              </w:rPr>
              <w:t xml:space="preserve"> 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0D91F61D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 w:rsidR="0052438C"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8774AC" w:rsidRPr="00424860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8774AC" w:rsidRPr="00424860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8774AC" w:rsidRPr="00424860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8774AC" w:rsidRPr="00424860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8774AC" w:rsidRPr="00424860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8774AC" w:rsidRPr="00424860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211FF8" w:rsidRPr="00424860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424860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EA7473" w:rsidRPr="00424860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339B7241" w:rsidR="00EA7473" w:rsidRPr="00424860" w:rsidRDefault="0052438C" w:rsidP="00EA7473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p w14:paraId="01C584CC" w14:textId="77777777" w:rsidR="00631E0E" w:rsidRPr="00424860" w:rsidRDefault="00631E0E" w:rsidP="003A40C8"/>
    <w:p w14:paraId="489BB32B" w14:textId="411CEE41" w:rsidR="00641F77" w:rsidRPr="002254FA" w:rsidRDefault="00CF050D" w:rsidP="00641F77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690405FB" w:rsidR="00527A2D" w:rsidRPr="002254FA" w:rsidRDefault="00CF050D" w:rsidP="00EC5106">
      <w:pPr>
        <w:pStyle w:val="Heading2"/>
        <w:rPr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</w:t>
      </w:r>
      <w:r w:rsidR="00F5488E" w:rsidRPr="002254FA">
        <w:rPr>
          <w:rFonts w:cstheme="majorHAnsi"/>
        </w:rPr>
        <w:t xml:space="preserve">real-world urban </w:t>
      </w:r>
      <w:r w:rsidR="002124C8" w:rsidRPr="002254FA">
        <w:rPr>
          <w:rFonts w:cstheme="majorHAnsi"/>
        </w:rPr>
        <w:t xml:space="preserve">patterns </w:t>
      </w:r>
      <w:r w:rsidR="002124C8">
        <w:rPr>
          <w:rFonts w:cstheme="majorHAnsi"/>
        </w:rPr>
        <w:t xml:space="preserve">and </w:t>
      </w:r>
      <w:r w:rsidR="00F5488E" w:rsidRPr="002254FA">
        <w:rPr>
          <w:rFonts w:cstheme="majorHAnsi"/>
        </w:rPr>
        <w:t>dynamic</w:t>
      </w:r>
      <w:r w:rsidR="002124C8">
        <w:rPr>
          <w:rFonts w:cstheme="majorHAnsi"/>
        </w:rPr>
        <w:t>s</w:t>
      </w:r>
      <w:r w:rsidR="005C2FFA" w:rsidRPr="002254FA">
        <w:rPr>
          <w:rFonts w:cstheme="majorHAnsi"/>
        </w:rPr>
        <w:t xml:space="preserve"> </w:t>
      </w:r>
    </w:p>
    <w:p w14:paraId="29D7A29B" w14:textId="12F63253" w:rsidR="008E103C" w:rsidRPr="00424860" w:rsidRDefault="00CD71CA" w:rsidP="00D71802">
      <w:pPr>
        <w:spacing w:line="276" w:lineRule="auto"/>
      </w:pPr>
      <w:r w:rsidRPr="00424860">
        <w:t>U-Net</w:t>
      </w:r>
      <w:r w:rsidR="00712374" w:rsidRPr="00424860">
        <w:t xml:space="preserve"> </w:t>
      </w:r>
      <w:r w:rsidR="0005377E" w:rsidRPr="00424860">
        <w:t>capture</w:t>
      </w:r>
      <w:r w:rsidR="00464615" w:rsidRPr="00424860">
        <w:t>d</w:t>
      </w:r>
      <w:r w:rsidR="00E3507F" w:rsidRPr="00424860">
        <w:t xml:space="preserve"> </w:t>
      </w:r>
      <w:r w:rsidR="000202A3" w:rsidRPr="00424860">
        <w:t xml:space="preserve">and assimilated </w:t>
      </w:r>
      <w:r w:rsidR="00B06ED2" w:rsidRPr="00424860">
        <w:t>high-level</w:t>
      </w:r>
      <w:r w:rsidR="0065251D" w:rsidRPr="00424860">
        <w:t xml:space="preserve"> spatial patterns </w:t>
      </w:r>
      <w:r w:rsidR="10FFD8B9" w:rsidRPr="00424860">
        <w:t xml:space="preserve">of </w:t>
      </w:r>
      <w:r w:rsidR="006E25FD" w:rsidRPr="00424860">
        <w:t xml:space="preserve">urban </w:t>
      </w:r>
      <w:r w:rsidR="00A84C1D" w:rsidRPr="00424860">
        <w:t>development</w:t>
      </w:r>
      <w:r w:rsidR="00FA346A">
        <w:t xml:space="preserve"> in the North China Plain</w:t>
      </w:r>
      <w:r w:rsidR="006E25FD" w:rsidRPr="00424860">
        <w:t>.</w:t>
      </w:r>
      <w:r w:rsidR="004C03AE" w:rsidRPr="00424860">
        <w:t xml:space="preserve"> </w:t>
      </w:r>
      <w:r w:rsidR="006A2F75" w:rsidRPr="00424860">
        <w:t>First, the model captured neighborhood effect</w:t>
      </w:r>
      <w:r w:rsidR="00301D24" w:rsidRPr="00424860">
        <w:t>s</w:t>
      </w:r>
      <w:r w:rsidR="006A2F75" w:rsidRPr="00424860">
        <w:t xml:space="preserve">. </w:t>
      </w:r>
      <w:r w:rsidR="00C53F02" w:rsidRPr="00424860">
        <w:t xml:space="preserve">The transition potential map </w:t>
      </w:r>
      <w:r w:rsidR="00A535C9" w:rsidRPr="00424860">
        <w:t>revealed</w:t>
      </w:r>
      <w:r w:rsidR="00340737" w:rsidRPr="00424860">
        <w:t xml:space="preserve"> </w:t>
      </w:r>
      <w:r w:rsidR="00810785" w:rsidRPr="00424860">
        <w:t>that</w:t>
      </w:r>
      <w:r w:rsidR="007445FA" w:rsidRPr="00424860">
        <w:t xml:space="preserve"> </w:t>
      </w:r>
      <w:r w:rsidR="004F3A3A" w:rsidRPr="00424860">
        <w:t>lands</w:t>
      </w:r>
      <w:r w:rsidR="00340737" w:rsidRPr="00424860">
        <w:t xml:space="preserve"> near </w:t>
      </w:r>
      <w:r w:rsidR="00D30D8B" w:rsidRPr="00424860">
        <w:t xml:space="preserve">existing </w:t>
      </w:r>
      <w:r w:rsidR="00340737" w:rsidRPr="00424860">
        <w:t xml:space="preserve">urban areas </w:t>
      </w:r>
      <w:r w:rsidR="006B28BF">
        <w:t>were</w:t>
      </w:r>
      <w:r w:rsidR="00DF4E43" w:rsidRPr="00424860">
        <w:t xml:space="preserve"> </w:t>
      </w:r>
      <w:r w:rsidR="008A0FA1" w:rsidRPr="00424860">
        <w:t>mo</w:t>
      </w:r>
      <w:r w:rsidR="008A0FA1">
        <w:t>re</w:t>
      </w:r>
      <w:r w:rsidR="008A0FA1" w:rsidRPr="00424860">
        <w:t xml:space="preserve"> </w:t>
      </w:r>
      <w:r w:rsidR="2BB8142C" w:rsidRPr="00424860">
        <w:t>likely to transition</w:t>
      </w:r>
      <w:r w:rsidR="00DF4E43" w:rsidRPr="00424860">
        <w:t xml:space="preserve"> to urban</w:t>
      </w:r>
      <w:r w:rsidR="008A0FA1">
        <w:t xml:space="preserve"> land use</w:t>
      </w:r>
      <w:r w:rsidR="00DF4E43" w:rsidRPr="00424860">
        <w:t xml:space="preserve"> in the future and </w:t>
      </w:r>
      <w:r w:rsidR="00BA6E22">
        <w:t xml:space="preserve">that </w:t>
      </w:r>
      <w:r w:rsidR="0062113A" w:rsidRPr="00424860">
        <w:t xml:space="preserve">urbanization </w:t>
      </w:r>
      <w:r w:rsidR="00A23EC8">
        <w:t xml:space="preserve">amongst </w:t>
      </w:r>
      <w:r w:rsidR="008A0FA1">
        <w:t>larger expanses of</w:t>
      </w:r>
      <w:r w:rsidR="00BD1DBB" w:rsidRPr="00424860">
        <w:t xml:space="preserve"> nonurban </w:t>
      </w:r>
      <w:r w:rsidR="00A23EC8">
        <w:t>land</w:t>
      </w:r>
      <w:r w:rsidR="00BD1DBB" w:rsidRPr="00424860">
        <w:t xml:space="preserve"> </w:t>
      </w:r>
      <w:r w:rsidR="00BA6E22">
        <w:t>would</w:t>
      </w:r>
      <w:r w:rsidR="00BD1DBB" w:rsidRPr="00424860">
        <w:t xml:space="preserve"> </w:t>
      </w:r>
      <w:r w:rsidR="00A23EC8">
        <w:t>be unlikely</w:t>
      </w:r>
      <w:r w:rsidR="008D522D" w:rsidRPr="00424860">
        <w:t xml:space="preserve"> (</w:t>
      </w:r>
      <w:r w:rsidR="008D522D" w:rsidRPr="00424860">
        <w:rPr>
          <w:highlight w:val="yellow"/>
        </w:rPr>
        <w:fldChar w:fldCharType="begin"/>
      </w:r>
      <w:r w:rsidR="008D522D" w:rsidRPr="00424860">
        <w:instrText xml:space="preserve"> REF _Ref81460739 \h </w:instrText>
      </w:r>
      <w:r w:rsidR="008D522D" w:rsidRPr="00424860">
        <w:rPr>
          <w:highlight w:val="yellow"/>
        </w:rPr>
      </w:r>
      <w:r w:rsidR="008D522D" w:rsidRPr="00424860">
        <w:rPr>
          <w:highlight w:val="yellow"/>
        </w:rPr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8D522D" w:rsidRPr="00424860">
        <w:rPr>
          <w:highlight w:val="yellow"/>
        </w:rPr>
        <w:fldChar w:fldCharType="end"/>
      </w:r>
      <w:r w:rsidR="008D522D" w:rsidRPr="00424860">
        <w:t>).</w:t>
      </w:r>
      <w:r w:rsidR="002D037C" w:rsidRPr="00424860">
        <w:t xml:space="preserve"> Second, U-Net was</w:t>
      </w:r>
      <w:r w:rsidR="00A718E9" w:rsidRPr="00424860">
        <w:t xml:space="preserve"> able to </w:t>
      </w:r>
      <w:r w:rsidR="00CA6426" w:rsidRPr="00424860">
        <w:t>assimilate</w:t>
      </w:r>
      <w:r w:rsidR="00893406" w:rsidRPr="00424860">
        <w:t xml:space="preserve"> the </w:t>
      </w:r>
      <w:r w:rsidR="00CA6426" w:rsidRPr="00424860">
        <w:t xml:space="preserve">learned </w:t>
      </w:r>
      <w:r w:rsidR="00B952AE" w:rsidRPr="00424860">
        <w:t xml:space="preserve">small-scale </w:t>
      </w:r>
      <w:r w:rsidR="00893406" w:rsidRPr="00424860">
        <w:t xml:space="preserve">neighborhood </w:t>
      </w:r>
      <w:r w:rsidR="00C52C96" w:rsidRPr="00424860">
        <w:t>effect</w:t>
      </w:r>
      <w:r w:rsidR="00301D24" w:rsidRPr="00424860">
        <w:t>s</w:t>
      </w:r>
      <w:r w:rsidR="00CA6426" w:rsidRPr="00424860">
        <w:t xml:space="preserve"> into large-scale gravity</w:t>
      </w:r>
      <w:r w:rsidR="00CB663A" w:rsidRPr="00424860">
        <w:t xml:space="preserve"> </w:t>
      </w:r>
      <w:r w:rsidR="008D522D" w:rsidRPr="00424860">
        <w:t>effect</w:t>
      </w:r>
      <w:r w:rsidR="00E71676" w:rsidRPr="00424860">
        <w:t>s</w:t>
      </w:r>
      <w:r w:rsidR="008D522D" w:rsidRPr="00424860">
        <w:t xml:space="preserve">. </w:t>
      </w:r>
      <w:r w:rsidR="0088263F">
        <w:t>Larger</w:t>
      </w:r>
      <w:r w:rsidR="003B0BE8" w:rsidRPr="00424860">
        <w:t xml:space="preserve"> </w:t>
      </w:r>
      <w:r w:rsidR="00525CC2">
        <w:t xml:space="preserve">areas of </w:t>
      </w:r>
      <w:r w:rsidR="00AA6D8C" w:rsidRPr="00424860">
        <w:t xml:space="preserve">land </w:t>
      </w:r>
      <w:r w:rsidR="0088263F">
        <w:t xml:space="preserve">near larger cities </w:t>
      </w:r>
      <w:r w:rsidR="00AA6D8C" w:rsidRPr="00424860">
        <w:t xml:space="preserve">were predicted </w:t>
      </w:r>
      <w:r w:rsidR="003B0BE8" w:rsidRPr="00424860">
        <w:t>to be</w:t>
      </w:r>
      <w:r w:rsidR="00A23EC8">
        <w:t>come</w:t>
      </w:r>
      <w:r w:rsidR="003B0BE8" w:rsidRPr="00424860">
        <w:t xml:space="preserve"> urbanized</w:t>
      </w:r>
      <w:r w:rsidR="00486831" w:rsidRPr="00424860">
        <w:t xml:space="preserve"> in the future</w:t>
      </w:r>
      <w:r w:rsidR="00002DDA" w:rsidRPr="00424860">
        <w:t xml:space="preserve">, while </w:t>
      </w:r>
      <w:r w:rsidR="0088263F">
        <w:t xml:space="preserve">much smaller areas were predicted surrounding </w:t>
      </w:r>
      <w:r w:rsidR="002269FE" w:rsidRPr="00424860">
        <w:t>small</w:t>
      </w:r>
      <w:r w:rsidR="0088263F">
        <w:t>er, more</w:t>
      </w:r>
      <w:r w:rsidR="002269FE" w:rsidRPr="00424860">
        <w:t xml:space="preserve"> </w:t>
      </w:r>
      <w:r w:rsidR="00D44E5C" w:rsidRPr="00424860">
        <w:t>remote</w:t>
      </w:r>
      <w:r w:rsidR="002167E5" w:rsidRPr="00424860">
        <w:t xml:space="preserve"> </w:t>
      </w:r>
      <w:r w:rsidR="002269FE" w:rsidRPr="00424860">
        <w:t xml:space="preserve">villages </w:t>
      </w:r>
      <w:r w:rsidR="0032075F" w:rsidRPr="00424860">
        <w:t>(</w:t>
      </w:r>
      <w:r w:rsidR="0032075F" w:rsidRPr="00424860">
        <w:fldChar w:fldCharType="begin"/>
      </w:r>
      <w:r w:rsidR="0032075F" w:rsidRPr="00424860">
        <w:instrText xml:space="preserve"> REF _Ref81460881 \h </w:instrText>
      </w:r>
      <w:r w:rsidR="0032075F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32075F" w:rsidRPr="00424860">
        <w:fldChar w:fldCharType="end"/>
      </w:r>
      <w:r w:rsidR="0032075F" w:rsidRPr="00424860">
        <w:t>).</w:t>
      </w:r>
      <w:r w:rsidR="000A2387" w:rsidRPr="00424860">
        <w:t xml:space="preserve"> Third, </w:t>
      </w:r>
      <w:r w:rsidR="00C56F44" w:rsidRPr="00424860">
        <w:t>U-Net</w:t>
      </w:r>
      <w:r w:rsidR="0056686E" w:rsidRPr="00424860">
        <w:t>, rather than just simply buffering spatial features,</w:t>
      </w:r>
      <w:r w:rsidR="00C56F44" w:rsidRPr="00424860">
        <w:t xml:space="preserve"> </w:t>
      </w:r>
      <w:r w:rsidR="001D5F5E" w:rsidRPr="00424860">
        <w:t>capture</w:t>
      </w:r>
      <w:r w:rsidR="000B15D1" w:rsidRPr="00424860">
        <w:t>d</w:t>
      </w:r>
      <w:r w:rsidR="001D5F5E" w:rsidRPr="00424860">
        <w:t xml:space="preserve"> the </w:t>
      </w:r>
      <w:r w:rsidR="00525CC2">
        <w:t xml:space="preserve">momentum of </w:t>
      </w:r>
      <w:r w:rsidR="008027D0" w:rsidRPr="00424860">
        <w:t xml:space="preserve">urban </w:t>
      </w:r>
      <w:r w:rsidR="00321691" w:rsidRPr="00424860">
        <w:t>expansion</w:t>
      </w:r>
      <w:r w:rsidR="001D5F5E" w:rsidRPr="00424860">
        <w:t xml:space="preserve"> </w:t>
      </w:r>
      <w:r w:rsidR="0054178A" w:rsidRPr="00424860">
        <w:t>as well as</w:t>
      </w:r>
      <w:r w:rsidR="000B15D1" w:rsidRPr="00424860">
        <w:t xml:space="preserve"> </w:t>
      </w:r>
      <w:r w:rsidR="00D517FA" w:rsidRPr="00424860">
        <w:t xml:space="preserve">precise </w:t>
      </w:r>
      <w:r w:rsidR="000B15D1" w:rsidRPr="00424860">
        <w:t>linear</w:t>
      </w:r>
      <w:r w:rsidR="002D7FF8" w:rsidRPr="00424860">
        <w:t xml:space="preserve"> </w:t>
      </w:r>
      <w:r w:rsidR="000322CC" w:rsidRPr="00424860">
        <w:t>pattern</w:t>
      </w:r>
      <w:r w:rsidR="00CB2EB3" w:rsidRPr="00424860">
        <w:t>s</w:t>
      </w:r>
      <w:r w:rsidR="00321691" w:rsidRPr="00424860">
        <w:t xml:space="preserve">. </w:t>
      </w:r>
      <w:r w:rsidR="000D0C1E" w:rsidRPr="00424860">
        <w:t xml:space="preserve">For example, the </w:t>
      </w:r>
      <w:r w:rsidR="00D33CBD" w:rsidRPr="00424860">
        <w:t>elongat</w:t>
      </w:r>
      <w:r w:rsidR="00525CC2">
        <w:t>ed</w:t>
      </w:r>
      <w:r w:rsidR="00D33CBD" w:rsidRPr="00424860">
        <w:t xml:space="preserve"> development trend of </w:t>
      </w:r>
      <w:r w:rsidR="00D33CBD" w:rsidRPr="00424860">
        <w:rPr>
          <w:rFonts w:ascii="Calibri" w:hAnsi="Calibri" w:cs="Calibri"/>
        </w:rPr>
        <w:t>FengNing County</w:t>
      </w:r>
      <w:r w:rsidR="00AB5C19" w:rsidRPr="00424860">
        <w:rPr>
          <w:rFonts w:ascii="Calibri" w:hAnsi="Calibri" w:cs="Calibri"/>
        </w:rPr>
        <w:t xml:space="preserve"> </w:t>
      </w:r>
      <w:r w:rsidR="002A532D" w:rsidRPr="00424860">
        <w:rPr>
          <w:rFonts w:ascii="Calibri" w:hAnsi="Calibri" w:cs="Calibri"/>
        </w:rPr>
        <w:t>controlled by</w:t>
      </w:r>
      <w:r w:rsidR="00AB5C19" w:rsidRPr="00424860">
        <w:rPr>
          <w:rFonts w:ascii="Calibri" w:hAnsi="Calibri" w:cs="Calibri"/>
        </w:rPr>
        <w:t xml:space="preserve"> valley</w:t>
      </w:r>
      <w:r w:rsidR="00086247" w:rsidRPr="00424860">
        <w:rPr>
          <w:rFonts w:ascii="Calibri" w:hAnsi="Calibri" w:cs="Calibri"/>
        </w:rPr>
        <w:t xml:space="preserve"> terrain was </w:t>
      </w:r>
      <w:r w:rsidR="00C40148" w:rsidRPr="00424860">
        <w:rPr>
          <w:rFonts w:ascii="Calibri" w:hAnsi="Calibri" w:cs="Calibri"/>
        </w:rPr>
        <w:t>identified</w:t>
      </w:r>
      <w:r w:rsidR="002A532D" w:rsidRPr="00424860">
        <w:rPr>
          <w:rFonts w:ascii="Calibri" w:hAnsi="Calibri" w:cs="Calibri"/>
        </w:rPr>
        <w:t xml:space="preserve"> in the prediction</w:t>
      </w:r>
      <w:r w:rsidR="004B112B" w:rsidRPr="00424860">
        <w:rPr>
          <w:rFonts w:ascii="Calibri" w:hAnsi="Calibri" w:cs="Calibri"/>
        </w:rPr>
        <w:t xml:space="preserve"> (</w:t>
      </w:r>
      <w:r w:rsidR="004B112B" w:rsidRPr="00424860">
        <w:rPr>
          <w:rFonts w:ascii="Calibri" w:hAnsi="Calibri" w:cs="Calibri"/>
        </w:rPr>
        <w:fldChar w:fldCharType="begin"/>
      </w:r>
      <w:r w:rsidR="004B112B" w:rsidRPr="00424860">
        <w:rPr>
          <w:rFonts w:ascii="Calibri" w:hAnsi="Calibri" w:cs="Calibri"/>
        </w:rPr>
        <w:instrText xml:space="preserve"> REF _Ref81461192 \h </w:instrText>
      </w:r>
      <w:r w:rsidR="004B112B" w:rsidRPr="00424860">
        <w:rPr>
          <w:rFonts w:ascii="Calibri" w:hAnsi="Calibri" w:cs="Calibri"/>
        </w:rPr>
      </w:r>
      <w:r w:rsidR="004B112B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3</w:t>
      </w:r>
      <w:r w:rsidR="004B112B" w:rsidRPr="00424860">
        <w:rPr>
          <w:rFonts w:ascii="Calibri" w:hAnsi="Calibri" w:cs="Calibri"/>
        </w:rPr>
        <w:fldChar w:fldCharType="end"/>
      </w:r>
      <w:r w:rsidR="004B112B" w:rsidRPr="00424860">
        <w:rPr>
          <w:rFonts w:ascii="Calibri" w:hAnsi="Calibri" w:cs="Calibri"/>
        </w:rPr>
        <w:t>)</w:t>
      </w:r>
      <w:r w:rsidR="00C40148" w:rsidRPr="00424860">
        <w:rPr>
          <w:rFonts w:ascii="Calibri" w:hAnsi="Calibri" w:cs="Calibri"/>
        </w:rPr>
        <w:t xml:space="preserve">, and </w:t>
      </w:r>
      <w:r w:rsidR="00400B25" w:rsidRPr="00424860">
        <w:rPr>
          <w:rFonts w:ascii="Calibri" w:hAnsi="Calibri" w:cs="Calibri"/>
        </w:rPr>
        <w:t xml:space="preserve">areas </w:t>
      </w:r>
      <w:r w:rsidR="00C343AA">
        <w:rPr>
          <w:rFonts w:ascii="Calibri" w:hAnsi="Calibri" w:cs="Calibri"/>
        </w:rPr>
        <w:t>alog major</w:t>
      </w:r>
      <w:r w:rsidR="00C343AA" w:rsidRPr="00424860">
        <w:rPr>
          <w:rFonts w:ascii="Calibri" w:hAnsi="Calibri" w:cs="Calibri"/>
        </w:rPr>
        <w:t xml:space="preserve"> </w:t>
      </w:r>
      <w:r w:rsidR="00400B25" w:rsidRPr="00424860">
        <w:t xml:space="preserve">transport routes were </w:t>
      </w:r>
      <w:r w:rsidR="00DC099B" w:rsidRPr="00424860">
        <w:t>allocated high transition potentials (</w:t>
      </w:r>
      <w:r w:rsidR="00DC099B" w:rsidRPr="00424860">
        <w:fldChar w:fldCharType="begin"/>
      </w:r>
      <w:r w:rsidR="00DC099B" w:rsidRPr="00424860">
        <w:instrText xml:space="preserve"> REF _Ref81460739 \h </w:instrText>
      </w:r>
      <w:r w:rsidR="00DC099B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DC099B" w:rsidRPr="00424860">
        <w:fldChar w:fldCharType="end"/>
      </w:r>
      <w:r w:rsidR="00DC099B" w:rsidRPr="00424860">
        <w:t>).</w:t>
      </w:r>
      <w:r w:rsidR="00534783" w:rsidRPr="00424860">
        <w:t xml:space="preserve"> The U-Net model </w:t>
      </w:r>
      <w:r w:rsidR="00811446" w:rsidRPr="00424860">
        <w:t xml:space="preserve">was </w:t>
      </w:r>
      <w:r w:rsidR="00525CC2">
        <w:t>un</w:t>
      </w:r>
      <w:r w:rsidR="00811446" w:rsidRPr="00424860">
        <w:t>able to predict new</w:t>
      </w:r>
      <w:r w:rsidR="00D343E9" w:rsidRPr="00424860">
        <w:t xml:space="preserve"> planned developments that sprouted </w:t>
      </w:r>
      <w:r w:rsidR="002C5797" w:rsidRPr="00424860">
        <w:t>remote</w:t>
      </w:r>
      <w:r w:rsidR="00B66387" w:rsidRPr="00424860">
        <w:t xml:space="preserve"> from old town </w:t>
      </w:r>
      <w:r w:rsidR="00446D1C" w:rsidRPr="00424860">
        <w:t>cent</w:t>
      </w:r>
      <w:r w:rsidR="00BC5F94" w:rsidRPr="00424860">
        <w:t>e</w:t>
      </w:r>
      <w:r w:rsidR="06536DD8" w:rsidRPr="00424860">
        <w:t>r</w:t>
      </w:r>
      <w:r w:rsidR="00446D1C" w:rsidRPr="00424860">
        <w:t>s</w:t>
      </w:r>
      <w:r w:rsidR="00525CC2">
        <w:t>,</w:t>
      </w:r>
      <w:r w:rsidR="002C5797" w:rsidRPr="00424860">
        <w:t xml:space="preserve"> such</w:t>
      </w:r>
      <w:r w:rsidR="001E68B5" w:rsidRPr="00424860">
        <w:t xml:space="preserve"> as</w:t>
      </w:r>
      <w:r w:rsidR="002C5797" w:rsidRPr="00424860">
        <w:t xml:space="preserve"> BinHai Zhen, YangKou Zhen, HuYing Zhen, and XuanCheng City (</w:t>
      </w:r>
      <w:r w:rsidR="002C5797" w:rsidRPr="00424860">
        <w:fldChar w:fldCharType="begin"/>
      </w:r>
      <w:r w:rsidR="002C5797" w:rsidRPr="00424860">
        <w:instrText xml:space="preserve"> REF _Ref81460881 \h </w:instrText>
      </w:r>
      <w:r w:rsidR="002C5797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2C5797" w:rsidRPr="00424860">
        <w:fldChar w:fldCharType="end"/>
      </w:r>
      <w:r w:rsidR="002C5797" w:rsidRPr="00424860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60F2270C" w:rsidR="00E02A8D" w:rsidRPr="00424860" w:rsidRDefault="00E02A8D" w:rsidP="3BB9FB87">
      <w:pPr>
        <w:spacing w:line="276" w:lineRule="auto"/>
      </w:pPr>
      <w:r w:rsidRPr="00424860">
        <w:t xml:space="preserve">The large-scale spatial patterns identified by </w:t>
      </w:r>
      <w:r w:rsidR="00CD71CA" w:rsidRPr="00424860">
        <w:t>U-Net</w:t>
      </w:r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. However, the simulation performance decreased as the neighborhood reached a specific size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D4195B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NTM6MTg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EuMC4wIn0=}</w:instrText>
          </w:r>
          <w:r w:rsidRPr="00424860">
            <w:rPr>
              <w:noProof/>
            </w:rPr>
            <w:fldChar w:fldCharType="separate"/>
          </w:r>
          <w:r w:rsidR="00C74790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D4195B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UzOjE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xLjAuMCJ9}</w:instrText>
          </w:r>
          <w:r w:rsidRPr="00424860">
            <w:rPr>
              <w:noProof/>
            </w:rPr>
            <w:fldChar w:fldCharType="separate"/>
          </w:r>
          <w:r w:rsidR="00C74790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r w:rsidR="0048764D">
        <w:t>, while</w:t>
      </w:r>
      <w:r w:rsidR="0048764D" w:rsidRPr="00424860">
        <w:t xml:space="preserve">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077A0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xLjAuMCJ9}</w:instrText>
          </w:r>
          <w:r w:rsidRPr="00424860">
            <w:rPr>
              <w:noProof/>
            </w:rPr>
            <w:fldChar w:fldCharType="separate"/>
          </w:r>
          <w:r w:rsidR="00C74790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077A0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S4wLjAifQ==}</w:instrText>
          </w:r>
          <w:r w:rsidRPr="00424860">
            <w:rPr>
              <w:noProof/>
            </w:rPr>
            <w:fldChar w:fldCharType="separate"/>
          </w:r>
          <w:r w:rsidR="00C74790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observed that </w:t>
      </w:r>
      <w:r w:rsidR="0048764D">
        <w:t>a</w:t>
      </w:r>
      <w:r w:rsidR="0048764D" w:rsidRPr="00424860">
        <w:t xml:space="preserve"> </w:t>
      </w:r>
      <w:r w:rsidRPr="00424860">
        <w:t xml:space="preserve">9 × 9 </w:t>
      </w:r>
      <w:r w:rsidR="009B1645">
        <w:t xml:space="preserve">pixel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</w:t>
      </w:r>
      <w:r w:rsidR="00C5713B" w:rsidRPr="00424860">
        <w:t>settings</w:t>
      </w:r>
      <w:r w:rsidRPr="00424860">
        <w:t xml:space="preserve">. </w:t>
      </w:r>
      <w:r w:rsidR="00F66BFD">
        <w:t>However, t</w:t>
      </w:r>
      <w:r w:rsidRPr="00424860">
        <w:t xml:space="preserve">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r w:rsidRPr="00424860">
        <w:t xml:space="preserve">is capable of </w:t>
      </w:r>
      <w:r w:rsidR="00331445">
        <w:t>incorporating</w:t>
      </w:r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</w:t>
      </w:r>
      <w:r w:rsidR="0048764D">
        <w:t xml:space="preserve"> structures</w:t>
      </w:r>
      <w:r w:rsidRPr="00424860">
        <w:t>, enabling</w:t>
      </w:r>
      <w:r w:rsidR="0008649C">
        <w:t xml:space="preserve"> </w:t>
      </w:r>
      <w:r w:rsidR="00DC2FB9">
        <w:t xml:space="preserve">the neighbourhood influence to be learned from the data and </w:t>
      </w:r>
      <w:r w:rsidRPr="00424860">
        <w:t>urban development to be simulated with more refined spatial configurations.</w:t>
      </w:r>
    </w:p>
    <w:p w14:paraId="0343376C" w14:textId="552E0781" w:rsidR="002D1AE3" w:rsidRPr="008B1D69" w:rsidRDefault="00CD71CA" w:rsidP="00D71802">
      <w:pPr>
        <w:spacing w:line="276" w:lineRule="auto"/>
      </w:pPr>
      <w:r w:rsidRPr="00424860">
        <w:t>U-Net</w:t>
      </w:r>
      <w:r w:rsidR="00674CA2" w:rsidRPr="00424860">
        <w:t xml:space="preserve"> did not require </w:t>
      </w:r>
      <w:r w:rsidR="00D102E7" w:rsidRPr="00424860">
        <w:t>preset parameters</w:t>
      </w:r>
      <w:r w:rsidR="003D4FFB" w:rsidRPr="00424860">
        <w:t xml:space="preserve"> to simulate urban dynamics</w:t>
      </w:r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he training </w:t>
      </w:r>
      <w:r w:rsidR="00331445">
        <w:t>was</w:t>
      </w:r>
      <w:r w:rsidR="00037664" w:rsidRPr="00424860">
        <w:t xml:space="preserve"> an </w:t>
      </w:r>
      <w:r w:rsidR="007A14B0">
        <w:t xml:space="preserve">automatic </w:t>
      </w:r>
      <w:r w:rsidR="00B50740" w:rsidRPr="00424860">
        <w:t xml:space="preserve">process </w:t>
      </w:r>
      <w:r w:rsidR="009F2399" w:rsidRPr="00424860">
        <w:t>that reduce</w:t>
      </w:r>
      <w:r w:rsidR="00331445">
        <w:t>d</w:t>
      </w:r>
      <w:r w:rsidR="009F2399" w:rsidRPr="00424860">
        <w:t xml:space="preserve"> </w:t>
      </w:r>
      <w:r w:rsidR="00461608" w:rsidRPr="00424860">
        <w:t xml:space="preserve">subjective </w:t>
      </w:r>
      <w:r w:rsidR="009F2399" w:rsidRPr="00424860">
        <w:t>bias</w:t>
      </w:r>
      <w:r w:rsidR="00461608" w:rsidRPr="00424860">
        <w:t>es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>CA model</w:t>
      </w:r>
      <w:r w:rsidR="00033334">
        <w:t xml:space="preserve"> structure</w:t>
      </w:r>
      <w:r w:rsidR="00E90BEB" w:rsidRPr="00424860">
        <w:t xml:space="preserve">s </w:t>
      </w:r>
      <w:r w:rsidR="00033334">
        <w:t>have</w:t>
      </w:r>
      <w:r w:rsidR="00331445">
        <w:t xml:space="preserve">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D4195B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1LTI2VDEzOjUzOjE4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S4wLjAifQ==}</w:instrText>
          </w:r>
          <w:r w:rsidR="00DC5048" w:rsidRPr="00424860">
            <w:rPr>
              <w:noProof/>
            </w:rPr>
            <w:fldChar w:fldCharType="separate"/>
          </w:r>
          <w:r w:rsidR="00C74790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D4195B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S0yNlQxMzo1MzoxO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S4wLjAifQ==}</w:instrText>
          </w:r>
          <w:r w:rsidR="00DC5048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</w:t>
      </w:r>
      <w:r w:rsidR="00A70D19" w:rsidRPr="00424860">
        <w:lastRenderedPageBreak/>
        <w:t xml:space="preserve">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>n array of parameters</w:t>
      </w:r>
      <w:r w:rsidR="00331445">
        <w:t>,</w:t>
      </w:r>
      <w:r w:rsidR="00310A01" w:rsidRPr="00424860">
        <w:t xml:space="preserve"> </w:t>
      </w:r>
      <w:r w:rsidR="00331445">
        <w:t>including</w:t>
      </w:r>
      <w:r w:rsidR="00310A01" w:rsidRPr="00424860">
        <w:t xml:space="preserve"> </w:t>
      </w:r>
      <w:r w:rsidR="003970AA" w:rsidRPr="00424860">
        <w:t xml:space="preserve">inertia 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033334">
        <w:t>needed</w:t>
      </w:r>
      <w:r w:rsidR="007B1591" w:rsidRPr="00424860">
        <w:t xml:space="preserve">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r w:rsidR="00D4195B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S0yNlQxMzo1MzoxOC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1LTI2VDEzOjUzOjE4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UtMjZUMTM6NTM6MTg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EuMC4wIn0=}</w:instrText>
          </w:r>
          <w:r w:rsidR="004C31BB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r w:rsidR="00D4195B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S0yNlQxMzo1MzoxOC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xLjAuMCJ9}</w:instrText>
          </w:r>
          <w:r w:rsidR="00763914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Roodposhti et al., 2020; Yu et 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impractic</w:t>
      </w:r>
      <w:r w:rsidR="00983604">
        <w:t>al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</w:t>
      </w:r>
      <w:r w:rsidR="00983604">
        <w:t xml:space="preserve">the </w:t>
      </w:r>
      <w:r w:rsidR="000228A1" w:rsidRPr="00424860">
        <w:t xml:space="preserve">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6E325803" w:rsidR="001C5EE1" w:rsidRPr="00D8553A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4A950176" w14:textId="323EA3D3" w:rsidR="00DB05F4" w:rsidRPr="00424860" w:rsidRDefault="003F2D61" w:rsidP="00D71802">
      <w:pPr>
        <w:spacing w:line="276" w:lineRule="auto"/>
      </w:pPr>
      <w:r w:rsidRPr="00424860">
        <w:t>The FoM in this study</w:t>
      </w:r>
      <w:r w:rsidR="00892888" w:rsidRPr="00424860">
        <w:t>,</w:t>
      </w:r>
      <w:r w:rsidRPr="00424860">
        <w:t xml:space="preserve"> rang</w:t>
      </w:r>
      <w:r w:rsidR="00D128A7" w:rsidRPr="00424860">
        <w:t>ing</w:t>
      </w:r>
      <w:r w:rsidRPr="00424860">
        <w:t xml:space="preserve"> from 0.12 to </w:t>
      </w:r>
      <w:r w:rsidR="00A614A0" w:rsidRPr="00424860">
        <w:t>0</w:t>
      </w:r>
      <w:r w:rsidRPr="00424860">
        <w:t>.27</w:t>
      </w:r>
      <w:r w:rsidR="00634A6C">
        <w:t>,</w:t>
      </w:r>
      <w:r w:rsidRPr="00424860">
        <w:t xml:space="preserve"> with </w:t>
      </w:r>
      <w:r w:rsidR="00634A6C">
        <w:t>a</w:t>
      </w:r>
      <w:r w:rsidRPr="00424860">
        <w:t xml:space="preserve"> median value of 0.19</w:t>
      </w:r>
      <w:r w:rsidR="00B92B7E" w:rsidRPr="00424860">
        <w:t xml:space="preserve">, </w:t>
      </w:r>
      <w:r w:rsidR="00DD63A0" w:rsidRPr="00424860">
        <w:t>was</w:t>
      </w:r>
      <w:r w:rsidR="001879CE" w:rsidRPr="00424860">
        <w:t xml:space="preserve"> </w:t>
      </w:r>
      <w:r w:rsidR="00364460">
        <w:t>similar</w:t>
      </w:r>
      <w:r w:rsidR="00364460" w:rsidRPr="00424860">
        <w:t xml:space="preserve"> </w:t>
      </w:r>
      <w:r w:rsidR="00B92B7E" w:rsidRPr="00424860">
        <w:t xml:space="preserve">to </w:t>
      </w:r>
      <w:r w:rsidR="00634A6C">
        <w:t>the values reported in previous</w:t>
      </w:r>
      <w:r w:rsidR="00B92B7E" w:rsidRPr="00424860">
        <w:t xml:space="preserve"> studies</w:t>
      </w:r>
      <w:r w:rsidR="00DA3B18" w:rsidRPr="00424860">
        <w:t>: t</w:t>
      </w:r>
      <w:r w:rsidR="00467619" w:rsidRPr="00424860">
        <w:t xml:space="preserve">he FoM of </w:t>
      </w:r>
      <w:r w:rsidR="00F27416" w:rsidRPr="00424860">
        <w:t xml:space="preserve">the best </w:t>
      </w:r>
      <w:r w:rsidR="00B6372F" w:rsidRPr="00424860">
        <w:t xml:space="preserve">urban simulation </w:t>
      </w:r>
      <w:r w:rsidR="00F27416" w:rsidRPr="00424860">
        <w:t xml:space="preserve">map </w:t>
      </w:r>
      <w:r w:rsidR="00634A6C">
        <w:t>for</w:t>
      </w:r>
      <w:r w:rsidR="00B6372F" w:rsidRPr="00424860">
        <w:t xml:space="preserve"> Zhuji </w:t>
      </w:r>
      <w:r w:rsidR="00F27416" w:rsidRPr="00424860">
        <w:t>was</w:t>
      </w:r>
      <w:r w:rsidR="00B6372F" w:rsidRPr="00424860">
        <w:t xml:space="preserve"> 0.19</w:t>
      </w:r>
      <w:r w:rsidR="00BF34F9" w:rsidRPr="00424860">
        <w:t xml:space="preserve"> </w:t>
      </w:r>
      <w:sdt>
        <w:sdt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EndPr/>
        <w:sdtContent>
          <w:r w:rsidR="00BF34F9" w:rsidRPr="00424860">
            <w:rPr>
              <w:noProof/>
            </w:rPr>
            <w:fldChar w:fldCharType="begin"/>
          </w:r>
          <w:r w:rsidR="00D4195B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S0yNlQxMzo1MzoxOC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EuMC4wIn0=}</w:instrText>
          </w:r>
          <w:r w:rsidR="00BF34F9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R. Wang et al., 2021)</w:t>
          </w:r>
          <w:r w:rsidR="00BF34F9" w:rsidRPr="00424860">
            <w:rPr>
              <w:noProof/>
            </w:rPr>
            <w:fldChar w:fldCharType="end"/>
          </w:r>
        </w:sdtContent>
      </w:sdt>
      <w:r w:rsidR="00B6372F" w:rsidRPr="00424860">
        <w:t xml:space="preserve"> </w:t>
      </w:r>
      <w:r w:rsidR="00634A6C">
        <w:t xml:space="preserve">and </w:t>
      </w:r>
      <w:r w:rsidR="00DD2DBD" w:rsidRPr="00424860">
        <w:t xml:space="preserve">0.21 </w:t>
      </w:r>
      <w:r w:rsidR="00634A6C">
        <w:t>for</w:t>
      </w:r>
      <w:r w:rsidR="00DD2DBD" w:rsidRPr="00424860">
        <w:t xml:space="preserve"> </w:t>
      </w:r>
      <w:r w:rsidR="00970D9F" w:rsidRPr="00424860">
        <w:t>Beijing</w:t>
      </w:r>
      <w:r w:rsidR="00DD2DBD" w:rsidRPr="00424860">
        <w:t xml:space="preserve"> </w:t>
      </w:r>
      <w:sdt>
        <w:sdt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EndPr/>
        <w:sdtContent>
          <w:r w:rsidR="00D62C45" w:rsidRPr="00424860">
            <w:rPr>
              <w:noProof/>
            </w:rPr>
            <w:fldChar w:fldCharType="begin"/>
          </w:r>
          <w:r w:rsidR="00D4195B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S0yNlQxMzo1MzoxOC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EuMC4wIn0=}</w:instrText>
          </w:r>
          <w:r w:rsidR="00D62C45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H. Wang et al., 2021)</w:t>
          </w:r>
          <w:r w:rsidR="00D62C45" w:rsidRPr="00424860">
            <w:rPr>
              <w:noProof/>
            </w:rPr>
            <w:fldChar w:fldCharType="end"/>
          </w:r>
        </w:sdtContent>
      </w:sdt>
      <w:r w:rsidR="00EC07BE" w:rsidRPr="00424860">
        <w:t xml:space="preserve">. </w:t>
      </w:r>
      <w:r w:rsidR="00634A6C">
        <w:t>Several</w:t>
      </w:r>
      <w:r w:rsidR="00B24D2C" w:rsidRPr="00424860">
        <w:t xml:space="preserve"> studies reported a </w:t>
      </w:r>
      <w:r w:rsidR="00D02256" w:rsidRPr="00424860">
        <w:t>higher</w:t>
      </w:r>
      <w:r w:rsidR="00676BE9" w:rsidRPr="00424860">
        <w:t xml:space="preserve"> FoM because </w:t>
      </w:r>
      <w:r w:rsidR="006049AA" w:rsidRPr="00424860">
        <w:t xml:space="preserve">urban development was simulated </w:t>
      </w:r>
      <w:r w:rsidR="0003777C" w:rsidRPr="00424860">
        <w:t xml:space="preserve">with </w:t>
      </w:r>
      <w:r w:rsidR="006049AA" w:rsidRPr="00424860">
        <w:t xml:space="preserve">a </w:t>
      </w:r>
      <w:r w:rsidR="0003777C" w:rsidRPr="00424860">
        <w:t>coarser</w:t>
      </w:r>
      <w:r w:rsidR="006049AA" w:rsidRPr="00424860">
        <w:t xml:space="preserve"> resolution</w:t>
      </w:r>
      <w:r w:rsidR="005F18B0" w:rsidRPr="00424860">
        <w:t xml:space="preserve"> </w:t>
      </w:r>
      <w:sdt>
        <w:sdt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EndPr/>
        <w:sdtContent>
          <w:r w:rsidR="005F18B0" w:rsidRPr="00424860">
            <w:rPr>
              <w:noProof/>
            </w:rPr>
            <w:fldChar w:fldCharType="begin"/>
          </w:r>
          <w:r w:rsidR="00D4195B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I2VDEzOjUzOjE4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0MCwiUmFuZ2VMZW5ndGgiOjI0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yLTA1LTI2VDEzOjUzOjE4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S4wLjAifQ==}</w:instrText>
          </w:r>
          <w:r w:rsidR="005F18B0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Peng et al., 2020; Pontius et al., 2008; Valencia et al., 2020)</w:t>
          </w:r>
          <w:r w:rsidR="005F18B0" w:rsidRPr="00424860">
            <w:rPr>
              <w:noProof/>
            </w:rPr>
            <w:fldChar w:fldCharType="end"/>
          </w:r>
        </w:sdtContent>
      </w:sdt>
      <w:r w:rsidR="00207D8B" w:rsidRPr="00424860">
        <w:t xml:space="preserve"> or the simulation was performed </w:t>
      </w:r>
      <w:r w:rsidR="00634A6C">
        <w:t>on</w:t>
      </w:r>
      <w:r w:rsidR="00207D8B" w:rsidRPr="00424860">
        <w:t xml:space="preserve"> a smaller area </w:t>
      </w:r>
      <w:sdt>
        <w:sdt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EndPr/>
        <w:sdtContent>
          <w:r w:rsidR="00AA4F5F" w:rsidRPr="00424860">
            <w:rPr>
              <w:noProof/>
            </w:rPr>
            <w:fldChar w:fldCharType="begin"/>
          </w:r>
          <w:r w:rsidR="00D4195B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i0wNS0yNlQxMzo1MzoxOC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xLjAuMCJ9}</w:instrText>
          </w:r>
          <w:r w:rsidR="00AA4F5F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Pramanik, Butsch, &amp; Punia, 2021)</w:t>
          </w:r>
          <w:r w:rsidR="00AA4F5F" w:rsidRPr="00424860">
            <w:rPr>
              <w:noProof/>
            </w:rPr>
            <w:fldChar w:fldCharType="end"/>
          </w:r>
        </w:sdtContent>
      </w:sdt>
      <w:r w:rsidR="006049AA" w:rsidRPr="00424860">
        <w:t>.</w:t>
      </w:r>
      <w:r w:rsidR="002F7EB8" w:rsidRPr="00424860">
        <w:t xml:space="preserve"> </w:t>
      </w:r>
      <w:r w:rsidR="00364460">
        <w:t>L</w:t>
      </w:r>
      <w:r w:rsidR="00DB05F4" w:rsidRPr="00424860">
        <w:t>andscape metrics revealed that</w:t>
      </w:r>
      <w:r w:rsidR="005C7505" w:rsidRPr="00424860">
        <w:t xml:space="preserve"> the simulation map produced by </w:t>
      </w:r>
      <w:r w:rsidR="00CD71CA" w:rsidRPr="00424860">
        <w:t>U-Net</w:t>
      </w:r>
      <w:r w:rsidR="00F0711E" w:rsidRPr="00424860">
        <w:t xml:space="preserve"> </w:t>
      </w:r>
      <w:r w:rsidR="005C7505" w:rsidRPr="00424860">
        <w:t xml:space="preserve">aligned well </w:t>
      </w:r>
      <w:r w:rsidR="00C2211E" w:rsidRPr="00424860">
        <w:t>with</w:t>
      </w:r>
      <w:r w:rsidR="005C7505" w:rsidRPr="00424860">
        <w:t xml:space="preserve"> the reference map. </w:t>
      </w:r>
      <w:r w:rsidR="00923295" w:rsidRPr="00424860">
        <w:t xml:space="preserve">The </w:t>
      </w:r>
      <w:r w:rsidR="00634A6C">
        <w:t>LSI</w:t>
      </w:r>
      <w:r w:rsidR="00923295" w:rsidRPr="00424860">
        <w:t xml:space="preserve"> </w:t>
      </w:r>
      <w:r w:rsidR="000F14C6">
        <w:t>of</w:t>
      </w:r>
      <w:r w:rsidR="000F14C6" w:rsidRPr="00424860">
        <w:t xml:space="preserve"> </w:t>
      </w:r>
      <w:r w:rsidR="00D668E7" w:rsidRPr="00424860">
        <w:t xml:space="preserve">the </w:t>
      </w:r>
      <w:r w:rsidR="005F0A6D" w:rsidRPr="00424860">
        <w:t>simulat</w:t>
      </w:r>
      <w:r w:rsidR="005F0A6D">
        <w:t>ed</w:t>
      </w:r>
      <w:r w:rsidR="005F0A6D" w:rsidRPr="00424860">
        <w:t xml:space="preserve"> </w:t>
      </w:r>
      <w:r w:rsidR="007C4CBE" w:rsidRPr="00424860">
        <w:t xml:space="preserve">and the reference </w:t>
      </w:r>
      <w:r w:rsidR="000F14C6">
        <w:t xml:space="preserve">maps </w:t>
      </w:r>
      <w:r w:rsidR="000F14C6" w:rsidRPr="00424860">
        <w:t>w</w:t>
      </w:r>
      <w:r w:rsidR="000F14C6">
        <w:t>ere</w:t>
      </w:r>
      <w:r w:rsidR="000F14C6" w:rsidRPr="00424860">
        <w:t xml:space="preserve"> </w:t>
      </w:r>
      <w:r w:rsidR="00450842" w:rsidRPr="00424860">
        <w:t xml:space="preserve">very </w:t>
      </w:r>
      <w:r w:rsidR="000F14C6">
        <w:t>similar</w:t>
      </w:r>
      <w:r w:rsidR="000F14C6" w:rsidRPr="00424860">
        <w:t xml:space="preserve"> a</w:t>
      </w:r>
      <w:r w:rsidR="000F14C6">
        <w:t>nd</w:t>
      </w:r>
      <w:r w:rsidR="000F14C6" w:rsidRPr="00424860">
        <w:t xml:space="preserve"> </w:t>
      </w:r>
      <w:r w:rsidR="007C4CBE" w:rsidRPr="00424860">
        <w:t xml:space="preserve">the </w:t>
      </w:r>
      <w:r w:rsidR="004674E5" w:rsidRPr="00424860">
        <w:t>linear regression slope</w:t>
      </w:r>
      <w:r w:rsidR="00126EB9" w:rsidRPr="00424860">
        <w:t xml:space="preserve"> </w:t>
      </w:r>
      <w:r w:rsidR="001625A3">
        <w:t>was</w:t>
      </w:r>
      <w:r w:rsidR="00126EB9" w:rsidRPr="00424860">
        <w:t xml:space="preserve"> close to 1</w:t>
      </w:r>
      <w:r w:rsidR="672BAB8C" w:rsidRPr="00424860">
        <w:t xml:space="preserve">, indicating the suitability of the approach </w:t>
      </w:r>
      <w:r w:rsidR="001625A3">
        <w:t>for</w:t>
      </w:r>
      <w:r w:rsidR="672BAB8C" w:rsidRPr="00424860">
        <w:t xml:space="preserve"> capturing </w:t>
      </w:r>
      <w:r w:rsidR="1988A585" w:rsidRPr="00424860">
        <w:t xml:space="preserve">the subtleties in </w:t>
      </w:r>
      <w:r w:rsidR="00E011C1">
        <w:t xml:space="preserve">urban </w:t>
      </w:r>
      <w:r w:rsidR="1988A585" w:rsidRPr="00424860">
        <w:t>transition patterns</w:t>
      </w:r>
      <w:r w:rsidR="00833B4B" w:rsidRPr="00424860">
        <w:t xml:space="preserve"> </w:t>
      </w:r>
      <w:r w:rsidR="00126EB9" w:rsidRPr="00424860">
        <w:t>(</w:t>
      </w:r>
      <w:r w:rsidR="00833B4B" w:rsidRPr="00424860">
        <w:fldChar w:fldCharType="begin"/>
      </w:r>
      <w:r w:rsidR="00833B4B" w:rsidRPr="00424860">
        <w:instrText xml:space="preserve"> REF _Ref81460956 \h </w:instrText>
      </w:r>
      <w:r w:rsidR="00833B4B" w:rsidRPr="00424860">
        <w:fldChar w:fldCharType="separate"/>
      </w:r>
      <w:r w:rsidR="00833B4B" w:rsidRPr="00424860">
        <w:t>Fig</w:t>
      </w:r>
      <w:r w:rsidR="001625A3">
        <w:t>.</w:t>
      </w:r>
      <w:r w:rsidR="00833B4B" w:rsidRPr="00424860">
        <w:t xml:space="preserve"> </w:t>
      </w:r>
      <w:r w:rsidR="00833B4B" w:rsidRPr="00424860">
        <w:rPr>
          <w:noProof/>
        </w:rPr>
        <w:t>12</w:t>
      </w:r>
      <w:r w:rsidR="00833B4B" w:rsidRPr="00424860">
        <w:fldChar w:fldCharType="end"/>
      </w:r>
      <w:r w:rsidR="00126EB9" w:rsidRPr="00424860">
        <w:t>).</w:t>
      </w:r>
      <w:r w:rsidR="00B45EF5" w:rsidRPr="00424860">
        <w:t xml:space="preserve"> Such </w:t>
      </w:r>
      <w:r w:rsidR="00533D63" w:rsidRPr="00424860">
        <w:t xml:space="preserve">correlation </w:t>
      </w:r>
      <w:r w:rsidR="004674E5" w:rsidRPr="00424860">
        <w:t xml:space="preserve">was </w:t>
      </w:r>
      <w:r w:rsidR="00346485" w:rsidRPr="00424860">
        <w:t xml:space="preserve">also embodied in the </w:t>
      </w:r>
      <w:r w:rsidR="00204979" w:rsidRPr="00424860">
        <w:t xml:space="preserve">classified </w:t>
      </w:r>
      <w:r w:rsidR="00450842" w:rsidRPr="00424860">
        <w:t>urban</w:t>
      </w:r>
      <w:r w:rsidR="00346485" w:rsidRPr="00424860">
        <w:t xml:space="preserve"> maps, where </w:t>
      </w:r>
      <w:r w:rsidR="008E2CB4" w:rsidRPr="00424860">
        <w:t>linear structure</w:t>
      </w:r>
      <w:r w:rsidR="000A2B47" w:rsidRPr="00424860">
        <w:t>s</w:t>
      </w:r>
      <w:r w:rsidR="008E2CB4" w:rsidRPr="00424860">
        <w:t xml:space="preserve"> </w:t>
      </w:r>
      <w:r w:rsidR="001625A3">
        <w:t>such as</w:t>
      </w:r>
      <w:r w:rsidR="000A2B47" w:rsidRPr="00424860">
        <w:t xml:space="preserve"> </w:t>
      </w:r>
      <w:r w:rsidR="003E52CE" w:rsidRPr="00424860">
        <w:t xml:space="preserve">roads </w:t>
      </w:r>
      <w:r w:rsidR="00645FBA" w:rsidRPr="00424860">
        <w:t xml:space="preserve">and the </w:t>
      </w:r>
      <w:r w:rsidR="00971C8F" w:rsidRPr="00424860">
        <w:t xml:space="preserve">general development trend of cities </w:t>
      </w:r>
      <w:r w:rsidR="000A2B47" w:rsidRPr="00424860">
        <w:t xml:space="preserve">were </w:t>
      </w:r>
      <w:r w:rsidR="003E52CE" w:rsidRPr="00424860">
        <w:t xml:space="preserve">captured in the simulation </w:t>
      </w:r>
      <w:r w:rsidR="00F41160" w:rsidRPr="00424860">
        <w:t>map (</w:t>
      </w:r>
      <w:r w:rsidR="00F41160" w:rsidRPr="00424860">
        <w:fldChar w:fldCharType="begin"/>
      </w:r>
      <w:r w:rsidR="00F41160" w:rsidRPr="00424860">
        <w:instrText xml:space="preserve"> REF _Ref81460881 \h </w:instrText>
      </w:r>
      <w:r w:rsidR="00F41160" w:rsidRPr="00424860">
        <w:fldChar w:fldCharType="separate"/>
      </w:r>
      <w:r w:rsidR="00C0639F" w:rsidRPr="00424860">
        <w:t>Fig</w:t>
      </w:r>
      <w:r w:rsidR="001625A3">
        <w:t>s.</w:t>
      </w:r>
      <w:r w:rsidR="00C0639F" w:rsidRPr="00424860">
        <w:t xml:space="preserve"> </w:t>
      </w:r>
      <w:r w:rsidR="001625A3">
        <w:t xml:space="preserve">7 and </w:t>
      </w:r>
      <w:r w:rsidR="00C0639F" w:rsidRPr="00424860">
        <w:rPr>
          <w:noProof/>
        </w:rPr>
        <w:t>11</w:t>
      </w:r>
      <w:r w:rsidR="00F41160" w:rsidRPr="00424860">
        <w:fldChar w:fldCharType="end"/>
      </w:r>
      <w:r w:rsidR="00F41160" w:rsidRPr="00424860">
        <w:t>)</w:t>
      </w:r>
      <w:r w:rsidR="003E52CE" w:rsidRPr="00424860">
        <w:t>.</w:t>
      </w:r>
      <w:r w:rsidR="008A7D79" w:rsidRPr="00424860">
        <w:t xml:space="preserve"> </w:t>
      </w:r>
      <w:r w:rsidR="00E16687">
        <w:t>Although i</w:t>
      </w:r>
      <w:r w:rsidR="00E16687" w:rsidRPr="00424860">
        <w:t xml:space="preserve">t </w:t>
      </w:r>
      <w:r w:rsidR="00846A16" w:rsidRPr="00424860">
        <w:t>i</w:t>
      </w:r>
      <w:r w:rsidR="008A7D79" w:rsidRPr="00424860">
        <w:t xml:space="preserve">s </w:t>
      </w:r>
      <w:r w:rsidR="001625A3">
        <w:t>difficult</w:t>
      </w:r>
      <w:r w:rsidR="008A7D79" w:rsidRPr="00424860">
        <w:t xml:space="preserve"> to </w:t>
      </w:r>
      <w:r w:rsidR="00DD459C" w:rsidRPr="00424860">
        <w:t xml:space="preserve">compare </w:t>
      </w:r>
      <w:r w:rsidR="005A590E" w:rsidRPr="00424860">
        <w:t xml:space="preserve">landscape metrics </w:t>
      </w:r>
      <w:r w:rsidR="00764484" w:rsidRPr="00424860">
        <w:t xml:space="preserve">across </w:t>
      </w:r>
      <w:r w:rsidR="001625A3">
        <w:t xml:space="preserve">different </w:t>
      </w:r>
      <w:r w:rsidR="00764484" w:rsidRPr="00424860">
        <w:t>studies</w:t>
      </w:r>
      <w:r w:rsidR="00A87F01" w:rsidRPr="00424860">
        <w:t xml:space="preserve"> because </w:t>
      </w:r>
      <w:r w:rsidR="00B624C2" w:rsidRPr="00424860">
        <w:t>the metric</w:t>
      </w:r>
      <w:r w:rsidR="001625A3">
        <w:t>s</w:t>
      </w:r>
      <w:r w:rsidR="00B624C2" w:rsidRPr="00424860">
        <w:t xml:space="preserve"> </w:t>
      </w:r>
      <w:r w:rsidR="00E16687">
        <w:t xml:space="preserve">are </w:t>
      </w:r>
      <w:r w:rsidR="008C26C5" w:rsidRPr="00424860">
        <w:t>susceptible to</w:t>
      </w:r>
      <w:r w:rsidR="00926603" w:rsidRPr="00424860">
        <w:t xml:space="preserve"> the specific </w:t>
      </w:r>
      <w:r w:rsidR="00442639" w:rsidRPr="00424860">
        <w:t>setting</w:t>
      </w:r>
      <w:r w:rsidR="001625A3">
        <w:t>s</w:t>
      </w:r>
      <w:r w:rsidR="00442639" w:rsidRPr="00424860">
        <w:t xml:space="preserve"> of </w:t>
      </w:r>
      <w:r w:rsidR="006015A1" w:rsidRPr="00424860">
        <w:t>each</w:t>
      </w:r>
      <w:r w:rsidR="000617D8">
        <w:t xml:space="preserve"> </w:t>
      </w:r>
      <w:r w:rsidR="001625A3">
        <w:t>study</w:t>
      </w:r>
      <w:r w:rsidR="00442639" w:rsidRPr="00424860">
        <w:t xml:space="preserve">, </w:t>
      </w:r>
      <w:r w:rsidR="00C7680E" w:rsidRPr="00424860">
        <w:rPr>
          <w:rFonts w:hint="eastAsia"/>
        </w:rPr>
        <w:t>m</w:t>
      </w:r>
      <w:r w:rsidR="00C7680E" w:rsidRPr="00424860">
        <w:t xml:space="preserve">any studies </w:t>
      </w:r>
      <w:r w:rsidR="009A43A6">
        <w:t xml:space="preserve">have </w:t>
      </w:r>
      <w:r w:rsidR="001552F4" w:rsidRPr="00424860">
        <w:t xml:space="preserve">simulated urban </w:t>
      </w:r>
      <w:r w:rsidR="00B62DD9">
        <w:t xml:space="preserve">land-use </w:t>
      </w:r>
      <w:r w:rsidR="001625A3">
        <w:t>pattern</w:t>
      </w:r>
      <w:r w:rsidR="009A43A6">
        <w:t>s</w:t>
      </w:r>
      <w:r w:rsidR="001625A3">
        <w:t xml:space="preserve"> which</w:t>
      </w:r>
      <w:r w:rsidR="001552F4" w:rsidRPr="00424860">
        <w:t xml:space="preserve"> </w:t>
      </w:r>
      <w:r w:rsidR="006524AA">
        <w:t>tend to simply buffer existing urban areas</w:t>
      </w:r>
      <w:r w:rsidR="00CE1D95">
        <w:t xml:space="preserve"> and transport routes</w:t>
      </w:r>
      <w:r w:rsidR="001625A3">
        <w:t xml:space="preserve">, </w:t>
      </w:r>
      <w:r w:rsidR="00585AD7" w:rsidRPr="00424860">
        <w:t xml:space="preserve">rather than </w:t>
      </w:r>
      <w:r w:rsidR="00BD150C">
        <w:t>mimic the specific</w:t>
      </w:r>
      <w:r w:rsidR="00CE1D95">
        <w:t xml:space="preserve"> and complex</w:t>
      </w:r>
      <w:r w:rsidR="00BD150C">
        <w:t xml:space="preserve"> shapes and</w:t>
      </w:r>
      <w:r w:rsidR="00585AD7" w:rsidRPr="00424860">
        <w:t xml:space="preserve"> pattern</w:t>
      </w:r>
      <w:r w:rsidR="00B5307D" w:rsidRPr="00424860">
        <w:t>s</w:t>
      </w:r>
      <w:r w:rsidR="00BD150C">
        <w:t xml:space="preserve"> </w:t>
      </w:r>
      <w:r w:rsidR="00CE1D95">
        <w:t>of urban</w:t>
      </w:r>
      <w:r w:rsidR="00BD150C">
        <w:t xml:space="preserve"> development</w:t>
      </w:r>
      <w:r w:rsidR="00B5307D" w:rsidRPr="00424860">
        <w:t xml:space="preserve"> </w:t>
      </w:r>
      <w:sdt>
        <w:sdt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EndPr/>
        <w:sdtContent>
          <w:r w:rsidR="00F9625D" w:rsidRPr="00424860">
            <w:rPr>
              <w:noProof/>
            </w:rPr>
            <w:fldChar w:fldCharType="begin"/>
          </w:r>
          <w:r w:rsidR="00D4195B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S0yNlQxMzo1MzoxOC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UtMjZUMTM6NTM6MTg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i0wNS0yNlQxMzo1MzoxOC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EuMC4wIn0=}</w:instrText>
          </w:r>
          <w:r w:rsidR="00F9625D" w:rsidRPr="00424860">
            <w:rPr>
              <w:noProof/>
            </w:rPr>
            <w:fldChar w:fldCharType="separate"/>
          </w:r>
          <w:r w:rsidR="00C74790">
            <w:rPr>
              <w:noProof/>
            </w:rPr>
            <w:t>(Gao et al., 2020; Pérez-Molina, Sliuzas, Flacke, &amp; Jetten, 2017; Shafizadeh-Moghadam et al., 2017)</w:t>
          </w:r>
          <w:r w:rsidR="00F9625D" w:rsidRPr="00424860">
            <w:rPr>
              <w:noProof/>
            </w:rPr>
            <w:fldChar w:fldCharType="end"/>
          </w:r>
        </w:sdtContent>
      </w:sdt>
      <w:r w:rsidR="0004752D" w:rsidRPr="00D212D9">
        <w:rPr>
          <w:lang w:val="es-ES"/>
        </w:rPr>
        <w:t>.</w:t>
      </w:r>
      <w:r w:rsidR="009308AA" w:rsidRPr="00D212D9">
        <w:rPr>
          <w:lang w:val="es-ES"/>
        </w:rPr>
        <w:t xml:space="preserve"> </w:t>
      </w:r>
    </w:p>
    <w:p w14:paraId="36DA846E" w14:textId="0DAD0486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r w:rsidR="00B62DD9">
        <w:rPr>
          <w:rFonts w:cstheme="majorHAnsi"/>
        </w:rPr>
        <w:t xml:space="preserve">land-use </w:t>
      </w:r>
      <w:r w:rsidR="001E25EB" w:rsidRPr="00D212D9">
        <w:rPr>
          <w:rFonts w:cstheme="majorHAnsi"/>
        </w:rPr>
        <w:t>change</w:t>
      </w:r>
      <w:r w:rsidR="001625A3">
        <w:rPr>
          <w:rFonts w:cstheme="majorHAnsi"/>
        </w:rPr>
        <w:t>s</w:t>
      </w:r>
      <w:r w:rsidR="001E25EB" w:rsidRPr="00D212D9">
        <w:rPr>
          <w:rFonts w:cstheme="majorHAnsi"/>
        </w:rPr>
        <w:t xml:space="preserve">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1DFB6D78" w14:textId="58A33759" w:rsidR="00A34BCE" w:rsidRPr="00424860" w:rsidRDefault="00B27D30" w:rsidP="636E53E6">
      <w:pPr>
        <w:spacing w:line="257" w:lineRule="auto"/>
      </w:pPr>
      <w:r w:rsidRPr="00424860">
        <w:t>A total</w:t>
      </w:r>
      <w:r w:rsidR="414571D4" w:rsidRPr="00424860">
        <w:t xml:space="preserve"> area</w:t>
      </w:r>
      <w:r w:rsidRPr="00424860">
        <w:t xml:space="preserve"> of</w:t>
      </w:r>
      <w:r w:rsidR="00426F54" w:rsidRPr="00424860">
        <w:t xml:space="preserve"> </w:t>
      </w:r>
      <w:r w:rsidR="008F2805" w:rsidRPr="00424860">
        <w:t>4.67</w:t>
      </w:r>
      <w:r w:rsidR="00426F54" w:rsidRPr="00424860">
        <w:t xml:space="preserve"> × 10</w:t>
      </w:r>
      <w:r w:rsidR="00426F54" w:rsidRPr="00424860">
        <w:rPr>
          <w:vertAlign w:val="superscript"/>
        </w:rPr>
        <w:t>4</w:t>
      </w:r>
      <w:r w:rsidR="00426F54" w:rsidRPr="00424860">
        <w:t xml:space="preserve"> km</w:t>
      </w:r>
      <w:r w:rsidR="00426F54" w:rsidRPr="00424860">
        <w:rPr>
          <w:vertAlign w:val="superscript"/>
        </w:rPr>
        <w:t>2</w:t>
      </w:r>
      <w:r w:rsidR="00426F54" w:rsidRPr="00424860">
        <w:t xml:space="preserve"> </w:t>
      </w:r>
      <w:r w:rsidR="06DD00BF" w:rsidRPr="00424860">
        <w:t>is</w:t>
      </w:r>
      <w:r w:rsidR="00A45B29" w:rsidRPr="00424860">
        <w:t xml:space="preserve"> predicted to be </w:t>
      </w:r>
      <w:r w:rsidR="00117F59" w:rsidRPr="00424860">
        <w:t xml:space="preserve">urbanized </w:t>
      </w:r>
      <w:r w:rsidR="0010637B" w:rsidRPr="00424860">
        <w:t xml:space="preserve">in the North China Plain </w:t>
      </w:r>
      <w:r w:rsidR="00416B1F">
        <w:t>between</w:t>
      </w:r>
      <w:r w:rsidR="00350B68" w:rsidRPr="00424860">
        <w:t xml:space="preserve"> 20</w:t>
      </w:r>
      <w:r w:rsidR="00BE5CD3" w:rsidRPr="00424860">
        <w:t>18</w:t>
      </w:r>
      <w:r w:rsidR="00350B68" w:rsidRPr="00424860">
        <w:t xml:space="preserve"> </w:t>
      </w:r>
      <w:r w:rsidR="00416B1F">
        <w:t>and</w:t>
      </w:r>
      <w:r w:rsidR="00350B68" w:rsidRPr="00424860">
        <w:t xml:space="preserve"> 2030 </w:t>
      </w:r>
      <w:r w:rsidR="003344B8" w:rsidRPr="00424860">
        <w:t>(</w:t>
      </w:r>
      <w:r w:rsidR="00BE5CD3" w:rsidRPr="00424860">
        <w:rPr>
          <w:highlight w:val="yellow"/>
        </w:rPr>
        <w:fldChar w:fldCharType="begin"/>
      </w:r>
      <w:r w:rsidR="00BE5CD3" w:rsidRPr="00424860">
        <w:instrText xml:space="preserve"> REF _Ref82635902 \h </w:instrText>
      </w:r>
      <w:r w:rsidR="00BE5CD3" w:rsidRPr="00424860">
        <w:rPr>
          <w:highlight w:val="yellow"/>
        </w:rPr>
      </w:r>
      <w:r w:rsidR="00BE5CD3" w:rsidRPr="00424860">
        <w:rPr>
          <w:highlight w:val="yellow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3</w:t>
      </w:r>
      <w:r w:rsidR="00BE5CD3" w:rsidRPr="00424860">
        <w:rPr>
          <w:highlight w:val="yellow"/>
        </w:rPr>
        <w:fldChar w:fldCharType="end"/>
      </w:r>
      <w:r w:rsidR="003344B8" w:rsidRPr="00424860">
        <w:t>)</w:t>
      </w:r>
      <w:r w:rsidR="751A3CC7" w:rsidRPr="00424860">
        <w:t>.</w:t>
      </w:r>
      <w:r w:rsidR="00F44F28" w:rsidRPr="00424860">
        <w:t xml:space="preserve"> </w:t>
      </w:r>
      <w:r w:rsidR="66E9990F" w:rsidRPr="00424860">
        <w:t>T</w:t>
      </w:r>
      <w:r w:rsidR="00817D5C" w:rsidRPr="00424860">
        <w:t xml:space="preserve">he </w:t>
      </w:r>
      <w:r w:rsidR="009025BC" w:rsidRPr="00424860">
        <w:t>three provinces with the highest</w:t>
      </w:r>
      <w:r w:rsidR="005C0BDC" w:rsidRPr="00424860">
        <w:t xml:space="preserve"> </w:t>
      </w:r>
      <w:r w:rsidR="00416B1F">
        <w:t xml:space="preserve">rates of </w:t>
      </w:r>
      <w:r w:rsidR="005C0BDC" w:rsidRPr="00424860">
        <w:t xml:space="preserve">urban </w:t>
      </w:r>
      <w:r w:rsidR="009025BC" w:rsidRPr="00424860">
        <w:t xml:space="preserve">area </w:t>
      </w:r>
      <w:r w:rsidR="005C0BDC" w:rsidRPr="00424860">
        <w:t>increase</w:t>
      </w:r>
      <w:r w:rsidR="009025BC" w:rsidRPr="00424860">
        <w:t xml:space="preserve"> </w:t>
      </w:r>
      <w:r w:rsidR="00BB0A78" w:rsidRPr="00424860">
        <w:t>(</w:t>
      </w:r>
      <w:r w:rsidR="00574295" w:rsidRPr="00424860">
        <w:t>Anhui, Jiangsu, and Henan</w:t>
      </w:r>
      <w:r w:rsidR="00BB0A78" w:rsidRPr="00424860">
        <w:t>)</w:t>
      </w:r>
      <w:r w:rsidR="005C0BDC" w:rsidRPr="00424860">
        <w:t xml:space="preserve"> </w:t>
      </w:r>
      <w:r w:rsidR="009025BC" w:rsidRPr="00424860">
        <w:t xml:space="preserve">were all in the </w:t>
      </w:r>
      <w:r w:rsidR="00FE2303" w:rsidRPr="00424860">
        <w:t>sou</w:t>
      </w:r>
      <w:r w:rsidR="009025BC" w:rsidRPr="00424860">
        <w:t>thern part</w:t>
      </w:r>
      <w:r w:rsidRPr="00424860">
        <w:t xml:space="preserve"> </w:t>
      </w:r>
      <w:r w:rsidR="00416B1F">
        <w:t xml:space="preserve">of the region </w:t>
      </w:r>
      <w:r w:rsidRPr="00424860">
        <w:t>(</w:t>
      </w:r>
      <w:r w:rsidR="002519F2" w:rsidRPr="00424860">
        <w:fldChar w:fldCharType="begin"/>
      </w:r>
      <w:r w:rsidR="002519F2" w:rsidRPr="00424860">
        <w:instrText xml:space="preserve"> REF _Ref81459809 \h </w:instrText>
      </w:r>
      <w:r w:rsidR="002519F2" w:rsidRPr="00424860">
        <w:fldChar w:fldCharType="separate"/>
      </w:r>
      <w:r w:rsidR="00C0639F" w:rsidRPr="00424860">
        <w:t>Fig</w:t>
      </w:r>
      <w:r w:rsidR="00416B1F">
        <w:t>.</w:t>
      </w:r>
      <w:r w:rsidR="00C0639F" w:rsidRPr="00424860">
        <w:t xml:space="preserve"> </w:t>
      </w:r>
      <w:r w:rsidR="00C0639F" w:rsidRPr="00424860">
        <w:rPr>
          <w:noProof/>
        </w:rPr>
        <w:t>2</w:t>
      </w:r>
      <w:r w:rsidR="002519F2" w:rsidRPr="00424860">
        <w:fldChar w:fldCharType="end"/>
      </w:r>
      <w:r w:rsidRPr="00424860">
        <w:t>)</w:t>
      </w:r>
      <w:r w:rsidR="009025BC" w:rsidRPr="00424860">
        <w:t>.</w:t>
      </w:r>
      <w:r w:rsidR="00713D3F" w:rsidRPr="00424860">
        <w:t xml:space="preserve"> </w:t>
      </w:r>
      <w:r w:rsidR="007428FD" w:rsidRPr="00424860">
        <w:t xml:space="preserve">Our </w:t>
      </w:r>
      <w:r w:rsidR="008B6B9D">
        <w:t xml:space="preserve">projections for 2030 also capture </w:t>
      </w:r>
      <w:r w:rsidR="00360EAF">
        <w:t xml:space="preserve">urban development in </w:t>
      </w:r>
      <w:r w:rsidR="007B2AA8">
        <w:t xml:space="preserve">the </w:t>
      </w:r>
      <w:r w:rsidR="00526061" w:rsidRPr="00424860">
        <w:t>t</w:t>
      </w:r>
      <w:r w:rsidR="000068A7" w:rsidRPr="00424860">
        <w:t>hree megacity</w:t>
      </w:r>
      <w:r w:rsidR="007B2AA8">
        <w:t xml:space="preserve"> </w:t>
      </w:r>
      <w:r w:rsidR="000068A7" w:rsidRPr="00424860">
        <w:t>group</w:t>
      </w:r>
      <w:r w:rsidR="007B2AA8">
        <w:t>s</w:t>
      </w:r>
      <w:r w:rsidR="00526061" w:rsidRPr="00424860">
        <w:t xml:space="preserve"> (</w:t>
      </w:r>
      <w:r w:rsidR="0045014F" w:rsidRPr="00424860">
        <w:t>Beijing-Tianjin-Hebei, the Yangtze River Delta, and the Central Plains</w:t>
      </w:r>
      <w:r w:rsidR="00526061" w:rsidRPr="00424860">
        <w:t xml:space="preserve">) </w:t>
      </w:r>
      <w:r w:rsidR="001926B1" w:rsidRPr="00424860">
        <w:t xml:space="preserve">that account for one-third of </w:t>
      </w:r>
      <w:r w:rsidR="007B2AA8">
        <w:t xml:space="preserve">China’s </w:t>
      </w:r>
      <w:r w:rsidR="001926B1" w:rsidRPr="00424860">
        <w:t xml:space="preserve">GDP </w:t>
      </w:r>
      <w:sdt>
        <w:sdtPr>
          <w:alias w:val="To edit, see citavi.com/edit"/>
          <w:tag w:val="CitaviPlaceholder#734eb9bd-5d95-4dac-a6c7-9f83bef43d06"/>
          <w:id w:val="1443951778"/>
          <w:placeholder>
            <w:docPart w:val="0157C7450F9044CD87FA60AFBA9B4DEA"/>
          </w:placeholder>
        </w:sdtPr>
        <w:sdtEndPr/>
        <w:sdtContent>
          <w:r w:rsidR="00A0208F" w:rsidRPr="00424860">
            <w:fldChar w:fldCharType="begin"/>
          </w:r>
          <w:r w:rsidR="00077A0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xLjAuMCJ9}</w:instrText>
          </w:r>
          <w:r w:rsidR="00A0208F" w:rsidRPr="00424860">
            <w:fldChar w:fldCharType="separate"/>
          </w:r>
          <w:r w:rsidR="00C74790">
            <w:t>(National Bureau of Statistics of China, 2019b)</w:t>
          </w:r>
          <w:r w:rsidR="00A0208F" w:rsidRPr="00424860">
            <w:fldChar w:fldCharType="end"/>
          </w:r>
        </w:sdtContent>
      </w:sdt>
      <w:r w:rsidR="00D848FD" w:rsidRPr="00424860">
        <w:t>.</w:t>
      </w:r>
      <w:r w:rsidR="0020282F" w:rsidRPr="00424860">
        <w:t xml:space="preserve"> The strategic development plan </w:t>
      </w:r>
      <w:r w:rsidR="007B2AA8">
        <w:t>for</w:t>
      </w:r>
      <w:r w:rsidR="0020282F" w:rsidRPr="00424860">
        <w:t xml:space="preserve"> China</w:t>
      </w:r>
      <w:r w:rsidR="00D5504E" w:rsidRPr="00424860">
        <w:t xml:space="preserve"> can</w:t>
      </w:r>
      <w:r w:rsidR="00B773E7" w:rsidRPr="00424860">
        <w:t xml:space="preserve"> benefit from </w:t>
      </w:r>
      <w:r w:rsidR="00375CD4" w:rsidRPr="00424860">
        <w:t>the</w:t>
      </w:r>
      <w:r w:rsidR="00B773E7" w:rsidRPr="00424860">
        <w:t xml:space="preserve"> prediction</w:t>
      </w:r>
      <w:r w:rsidR="007B2AA8">
        <w:t>s</w:t>
      </w:r>
      <w:r w:rsidR="00B773E7" w:rsidRPr="00424860">
        <w:t xml:space="preserve"> </w:t>
      </w:r>
      <w:r w:rsidR="007B2AA8">
        <w:t xml:space="preserve">arising out </w:t>
      </w:r>
      <w:r w:rsidR="00375CD4" w:rsidRPr="00424860">
        <w:t>of this study in</w:t>
      </w:r>
      <w:r w:rsidR="00B773E7" w:rsidRPr="00424860">
        <w:t xml:space="preserve"> </w:t>
      </w:r>
      <w:r w:rsidR="00375CD4" w:rsidRPr="00424860">
        <w:t xml:space="preserve">identifying </w:t>
      </w:r>
      <w:r w:rsidR="00524743" w:rsidRPr="00424860">
        <w:t xml:space="preserve">potential </w:t>
      </w:r>
      <w:r w:rsidR="00CA2427" w:rsidRPr="00424860">
        <w:t>soci</w:t>
      </w:r>
      <w:r w:rsidR="000617D8">
        <w:t>o</w:t>
      </w:r>
      <w:r w:rsidR="00CA2427" w:rsidRPr="00424860">
        <w:t xml:space="preserve">economic </w:t>
      </w:r>
      <w:r w:rsidR="00524743" w:rsidRPr="00424860">
        <w:t>hazard</w:t>
      </w:r>
      <w:r w:rsidR="00454352" w:rsidRPr="00424860">
        <w:t>s</w:t>
      </w:r>
      <w:r w:rsidR="00CA2427" w:rsidRPr="00424860">
        <w:t xml:space="preserve"> originat</w:t>
      </w:r>
      <w:r w:rsidR="00454352" w:rsidRPr="00424860">
        <w:t>ing</w:t>
      </w:r>
      <w:r w:rsidR="00CA2427" w:rsidRPr="00424860">
        <w:t xml:space="preserve"> from </w:t>
      </w:r>
      <w:r w:rsidR="00A107CC">
        <w:t>projected</w:t>
      </w:r>
      <w:r w:rsidR="00A107CC" w:rsidRPr="00424860">
        <w:t xml:space="preserve"> </w:t>
      </w:r>
      <w:r w:rsidR="00CA2427" w:rsidRPr="00424860">
        <w:t xml:space="preserve">urban expansion, </w:t>
      </w:r>
      <w:r w:rsidR="00D114E3" w:rsidRPr="00424860">
        <w:t xml:space="preserve">and </w:t>
      </w:r>
      <w:r w:rsidR="001865B6" w:rsidRPr="00424860">
        <w:t xml:space="preserve">our simulation </w:t>
      </w:r>
      <w:r w:rsidR="00DA42A4">
        <w:t>can</w:t>
      </w:r>
      <w:r w:rsidR="00444110" w:rsidRPr="00424860">
        <w:t xml:space="preserve"> assist policy formulation </w:t>
      </w:r>
      <w:r w:rsidR="00C50D55" w:rsidRPr="00424860">
        <w:t xml:space="preserve">that </w:t>
      </w:r>
      <w:r w:rsidR="007B2AA8">
        <w:t xml:space="preserve">is </w:t>
      </w:r>
      <w:r w:rsidR="004A7100">
        <w:t>tailored</w:t>
      </w:r>
      <w:r w:rsidR="004A7100" w:rsidRPr="00424860">
        <w:t xml:space="preserve"> </w:t>
      </w:r>
      <w:r w:rsidR="00C50D55" w:rsidRPr="00424860">
        <w:t xml:space="preserve">to the </w:t>
      </w:r>
      <w:r w:rsidR="004A7100">
        <w:t>expected rate, location, and patterns of</w:t>
      </w:r>
      <w:r w:rsidR="004A7100" w:rsidRPr="00424860">
        <w:t xml:space="preserve"> </w:t>
      </w:r>
      <w:r w:rsidR="003B0480" w:rsidRPr="00424860">
        <w:t>urbanization</w:t>
      </w:r>
      <w:r w:rsidR="00C50D55" w:rsidRPr="00424860">
        <w:t>.</w:t>
      </w:r>
      <w:r w:rsidR="001939F1" w:rsidRPr="00424860">
        <w:t xml:space="preserve"> </w:t>
      </w:r>
      <w:r w:rsidR="1E91ABB9" w:rsidRPr="00424860">
        <w:rPr>
          <w:rFonts w:ascii="Calibri" w:eastAsia="Calibri" w:hAnsi="Calibri" w:cs="Calibri"/>
          <w:color w:val="000000" w:themeColor="text1"/>
        </w:rPr>
        <w:t xml:space="preserve">The competition between urban development and food production </w:t>
      </w:r>
      <w:r w:rsidR="1E91ABB9" w:rsidRPr="00424860">
        <w:rPr>
          <w:rFonts w:ascii="Calibri" w:eastAsia="Calibri" w:hAnsi="Calibri" w:cs="Calibri"/>
        </w:rPr>
        <w:t>in the study area</w:t>
      </w:r>
      <w:r w:rsidR="006C2C37" w:rsidRPr="00424860">
        <w:rPr>
          <w:rFonts w:ascii="Calibri" w:eastAsia="Calibri" w:hAnsi="Calibri" w:cs="Calibri"/>
        </w:rPr>
        <w:t xml:space="preserve"> is </w:t>
      </w:r>
      <w:r w:rsidR="00B94601">
        <w:rPr>
          <w:rFonts w:ascii="Calibri" w:eastAsia="Calibri" w:hAnsi="Calibri" w:cs="Calibri"/>
        </w:rPr>
        <w:t>a critical issue</w:t>
      </w:r>
      <w:r w:rsidR="00B94601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for China’s food security (Jin et al.</w:t>
      </w:r>
      <w:r w:rsidR="007B2AA8">
        <w:rPr>
          <w:rFonts w:ascii="Calibri" w:eastAsia="Calibri" w:hAnsi="Calibri" w:cs="Calibri"/>
        </w:rPr>
        <w:t>,</w:t>
      </w:r>
      <w:r w:rsidR="1E91ABB9" w:rsidRPr="00424860">
        <w:rPr>
          <w:rFonts w:ascii="Calibri" w:eastAsia="Calibri" w:hAnsi="Calibri" w:cs="Calibri"/>
        </w:rPr>
        <w:t xml:space="preserve"> 2019). Pressure on arable land could be alleviated by making use of our more granular </w:t>
      </w:r>
      <w:r w:rsidR="007B2AA8">
        <w:rPr>
          <w:rFonts w:ascii="Calibri" w:eastAsia="Calibri" w:hAnsi="Calibri" w:cs="Calibri"/>
        </w:rPr>
        <w:t xml:space="preserve">predictions of </w:t>
      </w:r>
      <w:r w:rsidR="1E91ABB9" w:rsidRPr="00424860">
        <w:rPr>
          <w:rFonts w:ascii="Calibri" w:eastAsia="Calibri" w:hAnsi="Calibri" w:cs="Calibri"/>
        </w:rPr>
        <w:t xml:space="preserve">future urban </w:t>
      </w:r>
      <w:r w:rsidR="007B2AA8">
        <w:rPr>
          <w:rFonts w:ascii="Calibri" w:eastAsia="Calibri" w:hAnsi="Calibri" w:cs="Calibri"/>
        </w:rPr>
        <w:t>development</w:t>
      </w:r>
      <w:r w:rsidR="1E91ABB9" w:rsidRPr="00424860">
        <w:rPr>
          <w:rFonts w:ascii="Calibri" w:eastAsia="Calibri" w:hAnsi="Calibri" w:cs="Calibri"/>
        </w:rPr>
        <w:t xml:space="preserve"> because th</w:t>
      </w:r>
      <w:r w:rsidR="0975E143" w:rsidRPr="00424860">
        <w:rPr>
          <w:rFonts w:ascii="Calibri" w:eastAsia="Calibri" w:hAnsi="Calibri" w:cs="Calibri"/>
        </w:rPr>
        <w:t>ey</w:t>
      </w:r>
      <w:r w:rsidR="1E91ABB9" w:rsidRPr="00424860">
        <w:rPr>
          <w:rFonts w:ascii="Calibri" w:eastAsia="Calibri" w:hAnsi="Calibri" w:cs="Calibri"/>
        </w:rPr>
        <w:t xml:space="preserve"> enable the</w:t>
      </w:r>
      <w:r w:rsidR="00DF3CDE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development of plans/policies to reduce food production loss</w:t>
      </w:r>
      <w:r w:rsidR="007B2AA8">
        <w:rPr>
          <w:rFonts w:ascii="Calibri" w:eastAsia="Calibri" w:hAnsi="Calibri" w:cs="Calibri"/>
        </w:rPr>
        <w:t>es</w:t>
      </w:r>
      <w:r w:rsidR="1E91ABB9" w:rsidRPr="00424860">
        <w:rPr>
          <w:rFonts w:ascii="Calibri" w:eastAsia="Calibri" w:hAnsi="Calibri" w:cs="Calibri"/>
        </w:rPr>
        <w:t xml:space="preserve"> that would otherwise arise from </w:t>
      </w:r>
      <w:r w:rsidR="1E91ABB9"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262141003"/>
          <w:placeholder>
            <w:docPart w:val="E657025751B44E9AB76C332E5A082208"/>
          </w:placeholder>
        </w:sdtPr>
        <w:sdtEndPr/>
        <w:sdtContent>
          <w:r w:rsidR="006223FD" w:rsidRPr="00424860">
            <w:t xml:space="preserve"> </w:t>
          </w:r>
          <w:r w:rsidR="006223FD" w:rsidRPr="00424860">
            <w:fldChar w:fldCharType="begin"/>
          </w:r>
          <w:r w:rsidR="00D4195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yLTA1LTI2VDEzOjUzOjE4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EuMC4wIn0=}</w:instrText>
          </w:r>
          <w:r w:rsidR="006223FD" w:rsidRPr="00424860">
            <w:fldChar w:fldCharType="separate"/>
          </w:r>
          <w:r w:rsidR="00C74790">
            <w:t>(Jin et al., 2019)</w:t>
          </w:r>
          <w:r w:rsidR="006223FD" w:rsidRPr="00424860">
            <w:fldChar w:fldCharType="end"/>
          </w:r>
        </w:sdtContent>
      </w:sdt>
      <w:r w:rsidR="1E91ABB9" w:rsidRPr="00424860">
        <w:rPr>
          <w:rFonts w:ascii="Calibri" w:eastAsia="Calibri" w:hAnsi="Calibri" w:cs="Calibri"/>
          <w:color w:val="000000" w:themeColor="text1"/>
        </w:rPr>
        <w:t>.</w:t>
      </w:r>
      <w:r w:rsidR="006223FD" w:rsidRPr="00424860">
        <w:rPr>
          <w:rFonts w:ascii="Calibri" w:eastAsia="Calibri" w:hAnsi="Calibri" w:cs="Calibri"/>
          <w:color w:val="000000" w:themeColor="text1"/>
        </w:rPr>
        <w:t xml:space="preserve"> </w:t>
      </w:r>
      <w:r w:rsidR="0CD5157B" w:rsidRPr="00424860">
        <w:t>E</w:t>
      </w:r>
      <w:r w:rsidR="007029E0" w:rsidRPr="00424860">
        <w:t>cosystem</w:t>
      </w:r>
      <w:r w:rsidR="007B2AA8">
        <w:t xml:space="preserve"> protection</w:t>
      </w:r>
      <w:r w:rsidR="008E09AE" w:rsidRPr="00424860">
        <w:t>, biodiversity,</w:t>
      </w:r>
      <w:r w:rsidR="00BD7042" w:rsidRPr="00424860">
        <w:t xml:space="preserve"> and environment</w:t>
      </w:r>
      <w:r w:rsidR="00337A93" w:rsidRPr="00424860">
        <w:t>al</w:t>
      </w:r>
      <w:r w:rsidR="00BD7042" w:rsidRPr="00424860">
        <w:t xml:space="preserve"> conservation</w:t>
      </w:r>
      <w:r w:rsidR="5E55D9ED" w:rsidRPr="00424860">
        <w:t xml:space="preserve"> can</w:t>
      </w:r>
      <w:r w:rsidR="00BD7042" w:rsidRPr="00424860">
        <w:t xml:space="preserve"> </w:t>
      </w:r>
      <w:r w:rsidR="00CA6A64" w:rsidRPr="00424860">
        <w:t xml:space="preserve">also </w:t>
      </w:r>
      <w:r w:rsidR="40471958" w:rsidRPr="00424860">
        <w:t xml:space="preserve">greatly </w:t>
      </w:r>
      <w:r w:rsidR="007E7B69" w:rsidRPr="00424860">
        <w:t xml:space="preserve">benefit from our </w:t>
      </w:r>
      <w:r w:rsidR="00B83CB2" w:rsidRPr="00424860">
        <w:t>urban</w:t>
      </w:r>
      <w:r w:rsidR="00B94601">
        <w:t>ization</w:t>
      </w:r>
      <w:r w:rsidR="00B83CB2" w:rsidRPr="00424860">
        <w:t xml:space="preserve"> </w:t>
      </w:r>
      <w:r w:rsidR="00B94601">
        <w:t>projections</w:t>
      </w:r>
      <w:r w:rsidR="00B83CB2" w:rsidRPr="00424860">
        <w:t xml:space="preserve">. </w:t>
      </w:r>
      <w:r w:rsidR="00651F37" w:rsidRPr="00424860">
        <w:t xml:space="preserve">For example, urban land is an important proxy for </w:t>
      </w:r>
      <w:r w:rsidR="00734113" w:rsidRPr="00424860">
        <w:t>domestic water consumption</w:t>
      </w:r>
      <w:r w:rsidR="00990C3F" w:rsidRPr="00424860">
        <w:t xml:space="preserve"> </w:t>
      </w:r>
      <w:sdt>
        <w:sdtPr>
          <w:alias w:val="To edit, see citavi.com/edit"/>
          <w:tag w:val="CitaviPlaceholder#2395d52e-a53a-4b9b-8605-9125fa81dae1"/>
          <w:id w:val="-1924563219"/>
          <w:placeholder>
            <w:docPart w:val="DefaultPlaceholder_-1854013440"/>
          </w:placeholder>
        </w:sdtPr>
        <w:sdtEndPr/>
        <w:sdtContent>
          <w:r w:rsidR="00990C3F" w:rsidRPr="00424860">
            <w:fldChar w:fldCharType="begin"/>
          </w:r>
          <w:r w:rsidR="00077A0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xLjAuMCJ9}</w:instrText>
          </w:r>
          <w:r w:rsidR="00990C3F" w:rsidRPr="00424860">
            <w:fldChar w:fldCharType="separate"/>
          </w:r>
          <w:r w:rsidR="00C74790">
            <w:t>(Hoekstra, Buurman, &amp; van Ginkel, 2018)</w:t>
          </w:r>
          <w:r w:rsidR="00990C3F" w:rsidRPr="00424860">
            <w:fldChar w:fldCharType="end"/>
          </w:r>
        </w:sdtContent>
      </w:sdt>
      <w:r w:rsidR="00651F37" w:rsidRPr="00424860">
        <w:t xml:space="preserve"> and </w:t>
      </w:r>
      <w:r w:rsidR="00A72E1A" w:rsidRPr="00424860">
        <w:t>pollution</w:t>
      </w:r>
      <w:r w:rsidR="00B317D6" w:rsidRPr="00424860">
        <w:t xml:space="preserve"> </w:t>
      </w:r>
      <w:sdt>
        <w:sdtPr>
          <w:alias w:val="To edit, see citavi.com/edit"/>
          <w:tag w:val="CitaviPlaceholder#33795652-8f1a-416a-9454-c7be7010f611"/>
          <w:id w:val="1929616128"/>
          <w:placeholder>
            <w:docPart w:val="DefaultPlaceholder_-1854013440"/>
          </w:placeholder>
        </w:sdtPr>
        <w:sdtEndPr/>
        <w:sdtContent>
          <w:r w:rsidR="00B317D6" w:rsidRPr="00424860">
            <w:fldChar w:fldCharType="begin"/>
          </w:r>
          <w:r w:rsidR="00D4195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S0yNlQxMzo1MzoxOC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S4wLjAifQ==}</w:instrText>
          </w:r>
          <w:r w:rsidR="00B317D6" w:rsidRPr="00424860">
            <w:fldChar w:fldCharType="separate"/>
          </w:r>
          <w:r w:rsidR="00C74790">
            <w:t>(Zeller, Towa, Degrez, &amp; Achten, 2019)</w:t>
          </w:r>
          <w:r w:rsidR="00B317D6" w:rsidRPr="00424860">
            <w:fldChar w:fldCharType="end"/>
          </w:r>
        </w:sdtContent>
      </w:sdt>
      <w:r w:rsidR="005159CE" w:rsidRPr="00424860">
        <w:t xml:space="preserve">, </w:t>
      </w:r>
      <w:r w:rsidR="009B7CFF" w:rsidRPr="00424860">
        <w:t>which</w:t>
      </w:r>
      <w:r w:rsidR="005159CE" w:rsidRPr="00424860">
        <w:t xml:space="preserve"> can be</w:t>
      </w:r>
      <w:r w:rsidR="00B0221B" w:rsidRPr="00424860">
        <w:t xml:space="preserve"> </w:t>
      </w:r>
      <w:r w:rsidR="009B7CFF" w:rsidRPr="00424860">
        <w:t>quantified</w:t>
      </w:r>
      <w:r w:rsidR="000A3DFE" w:rsidRPr="00424860">
        <w:t xml:space="preserve"> </w:t>
      </w:r>
      <w:r w:rsidR="00BD0BF3" w:rsidRPr="00424860">
        <w:t>based on</w:t>
      </w:r>
      <w:r w:rsidR="701AB4AD" w:rsidRPr="00424860">
        <w:t xml:space="preserve"> </w:t>
      </w:r>
      <w:r w:rsidR="000A3DFE" w:rsidRPr="00424860">
        <w:t>urban map</w:t>
      </w:r>
      <w:r w:rsidR="009B7CFF" w:rsidRPr="00424860">
        <w:t>s</w:t>
      </w:r>
      <w:r w:rsidR="000A3DFE" w:rsidRPr="00424860">
        <w:t>.</w:t>
      </w:r>
      <w:r w:rsidR="00CC493C" w:rsidRPr="00424860">
        <w:t xml:space="preserve"> </w:t>
      </w:r>
      <w:r w:rsidR="00481C22">
        <w:t>Finally</w:t>
      </w:r>
      <w:r w:rsidR="00CC493C" w:rsidRPr="00424860">
        <w:t>, future</w:t>
      </w:r>
      <w:r w:rsidR="00E265BB" w:rsidRPr="00424860">
        <w:t xml:space="preserve"> </w:t>
      </w:r>
      <w:r w:rsidR="009A5F71" w:rsidRPr="00424860">
        <w:t>urban layout</w:t>
      </w:r>
      <w:r w:rsidR="00481C22">
        <w:t>s</w:t>
      </w:r>
      <w:r w:rsidR="009A5F71" w:rsidRPr="00424860">
        <w:t xml:space="preserve"> </w:t>
      </w:r>
      <w:r w:rsidR="00CC493C" w:rsidRPr="00424860">
        <w:t xml:space="preserve">provide a </w:t>
      </w:r>
      <w:r w:rsidR="00C67D44" w:rsidRPr="00424860">
        <w:t xml:space="preserve">baseline for </w:t>
      </w:r>
      <w:r w:rsidR="00DE06F5" w:rsidRPr="00424860">
        <w:t xml:space="preserve">local </w:t>
      </w:r>
      <w:r w:rsidR="00DE06F5" w:rsidRPr="00424860">
        <w:lastRenderedPageBreak/>
        <w:t>government</w:t>
      </w:r>
      <w:r w:rsidR="598D6081" w:rsidRPr="00424860">
        <w:t>s</w:t>
      </w:r>
      <w:r w:rsidR="00DE06F5" w:rsidRPr="00424860">
        <w:t xml:space="preserve"> to </w:t>
      </w:r>
      <w:r w:rsidR="00FA1E32" w:rsidRPr="00424860">
        <w:t>address land</w:t>
      </w:r>
      <w:r w:rsidR="00C67D44" w:rsidRPr="00424860">
        <w:t>-</w:t>
      </w:r>
      <w:r w:rsidR="00FA1E32" w:rsidRPr="00424860">
        <w:t>use conflict</w:t>
      </w:r>
      <w:r w:rsidR="00C67D44" w:rsidRPr="00424860">
        <w:t>s</w:t>
      </w:r>
      <w:r w:rsidR="00FA1E32" w:rsidRPr="00424860">
        <w:t xml:space="preserve"> </w:t>
      </w:r>
      <w:r w:rsidR="00734EF7" w:rsidRPr="00424860">
        <w:t xml:space="preserve">and </w:t>
      </w:r>
      <w:r w:rsidR="005F177C" w:rsidRPr="00424860">
        <w:t>settle</w:t>
      </w:r>
      <w:r w:rsidR="005B5D5A" w:rsidRPr="00424860">
        <w:t xml:space="preserve"> competing interests among different stakeholders</w:t>
      </w:r>
      <w:r w:rsidR="00CE6D4C" w:rsidRPr="00424860">
        <w:t xml:space="preserve"> in the urbanization process</w:t>
      </w:r>
      <w:r w:rsidR="003668F5" w:rsidRPr="00424860"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13C8998A" w14:textId="205005CC" w:rsidR="00D10571" w:rsidRDefault="00BF0AF9" w:rsidP="00602E72">
      <w:pPr>
        <w:spacing w:line="276" w:lineRule="auto"/>
      </w:pPr>
      <w:r w:rsidRPr="00424860">
        <w:t>U</w:t>
      </w:r>
      <w:r w:rsidR="000E0BCC" w:rsidRPr="00424860">
        <w:t>-Net</w:t>
      </w:r>
      <w:r w:rsidR="008B7015" w:rsidRPr="00424860">
        <w:t xml:space="preserve"> 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r w:rsidR="005C130E" w:rsidRPr="00424860">
        <w:t>dynamics</w:t>
      </w:r>
      <w:r w:rsidR="00586B70" w:rsidRPr="00424860">
        <w:t>, while previous CA</w:t>
      </w:r>
      <w:r w:rsidR="005C130E" w:rsidRPr="00424860">
        <w:t xml:space="preserve"> methods model</w:t>
      </w:r>
      <w:r w:rsidR="00FB4E14" w:rsidRPr="00424860">
        <w:t>ed</w:t>
      </w:r>
      <w:r w:rsidR="005C130E" w:rsidRPr="00424860">
        <w:t xml:space="preserve"> urban development</w:t>
      </w:r>
      <w:r w:rsidR="00E65C27" w:rsidRPr="00424860">
        <w:t xml:space="preserve"> from the influence of </w:t>
      </w:r>
      <w:r w:rsidR="00481C22">
        <w:t xml:space="preserve">the </w:t>
      </w:r>
      <w:r w:rsidR="00E65C27" w:rsidRPr="00424860">
        <w:t xml:space="preserve">driving variables. </w:t>
      </w:r>
      <w:r w:rsidR="00DB544A" w:rsidRPr="00424860">
        <w:t xml:space="preserve">As a result, </w:t>
      </w:r>
      <w:r w:rsidR="00CC4A73" w:rsidRPr="00424860">
        <w:t>U-Net has a 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7661DB">
        <w:t xml:space="preserve">‘what-if’ </w:t>
      </w:r>
      <w:r w:rsidR="0050155E" w:rsidRPr="00424860">
        <w:t>trials</w:t>
      </w:r>
      <w:r w:rsidR="007661DB">
        <w:t xml:space="preserve"> undertaken with stakeholders involving the tweaking</w:t>
      </w:r>
      <w:r w:rsidR="0050155E" w:rsidRPr="00424860">
        <w:t xml:space="preserve"> </w:t>
      </w:r>
      <w:r w:rsidR="00481C22">
        <w:t>of</w:t>
      </w:r>
      <w:r w:rsidR="0050155E" w:rsidRPr="00424860">
        <w:t xml:space="preserve"> the </w:t>
      </w:r>
      <w:r w:rsidR="007661DB">
        <w:t xml:space="preserve">model parameters and </w:t>
      </w:r>
      <w:r w:rsidR="0050155E" w:rsidRPr="00424860">
        <w:t>driving factors</w:t>
      </w:r>
      <w:r w:rsidR="00C076D8">
        <w:t xml:space="preserve"> and inspection of the results</w:t>
      </w:r>
      <w:r w:rsidR="0050155E" w:rsidRPr="00424860">
        <w:t xml:space="preserve">. </w:t>
      </w:r>
      <w:r w:rsidR="00C076D8">
        <w:t>Conversely, t</w:t>
      </w:r>
      <w:r w:rsidR="00C37804" w:rsidRPr="00424860">
        <w:t xml:space="preserve">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37804" w:rsidRPr="00424860">
        <w:t>explain</w:t>
      </w:r>
      <w:r w:rsidR="00BC2099" w:rsidRPr="00424860">
        <w:t>ing</w:t>
      </w:r>
      <w:r w:rsidR="00C37804" w:rsidRPr="00424860">
        <w:t xml:space="preserve"> the urbanization process</w:t>
      </w:r>
      <w:r w:rsidR="00C076D8">
        <w:t xml:space="preserve"> or supporting </w:t>
      </w:r>
      <w:r w:rsidR="00FC4C11">
        <w:t>participatory modelling</w:t>
      </w:r>
      <w:r w:rsidR="00C37804" w:rsidRPr="00424860">
        <w:t>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</w:t>
      </w:r>
      <w:r w:rsidR="00FC4C11">
        <w:t xml:space="preserve">learned </w:t>
      </w:r>
      <w:r w:rsidR="00D66E73" w:rsidRPr="00424860">
        <w:t>weights</w:t>
      </w:r>
      <w:r w:rsidR="001A6CE7" w:rsidRPr="00424860">
        <w:t>,</w:t>
      </w:r>
      <w:r w:rsidR="00A16A17">
        <w:t xml:space="preserve"> whereas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>explainable</w:t>
      </w:r>
      <w:r w:rsidR="00A16A17">
        <w:t xml:space="preserve"> and intuitive</w:t>
      </w:r>
      <w:r w:rsidR="004D5E43" w:rsidRPr="00424860">
        <w:t xml:space="preserve">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827E79">
        <w:t>Hence, the utility of U-Net as a participatory planning tool</w:t>
      </w:r>
      <w:r w:rsidR="00801653">
        <w:t>,</w:t>
      </w:r>
      <w:r w:rsidR="00827E79">
        <w:t xml:space="preserve"> </w:t>
      </w:r>
      <w:r w:rsidR="00801653">
        <w:t>where co-learning of the driving factors of urbanization is a key objective, may</w:t>
      </w:r>
      <w:r w:rsidR="00827E79">
        <w:t xml:space="preserve"> </w:t>
      </w:r>
      <w:r w:rsidR="00801653">
        <w:t>be limited.</w:t>
      </w:r>
    </w:p>
    <w:p w14:paraId="28C14BEA" w14:textId="2EF56EB1" w:rsidR="001C5EE1" w:rsidRPr="00424860" w:rsidRDefault="009C0BE7" w:rsidP="00602E72">
      <w:pPr>
        <w:spacing w:line="276" w:lineRule="auto"/>
      </w:pPr>
      <w:r>
        <w:t xml:space="preserve">Another </w:t>
      </w:r>
      <w:r w:rsidR="00125475">
        <w:t>uncertainty is that U-Net might not be the most efficient</w:t>
      </w:r>
      <w:r w:rsidR="00BA76E3">
        <w:t xml:space="preserve">/accurate deep learning model to capture urban dynamic patterns. </w:t>
      </w:r>
      <w:r w:rsidR="00801653">
        <w:t>Many new</w:t>
      </w:r>
      <w:r w:rsidR="00925E4A">
        <w:t xml:space="preserve"> advanced deep learning structures</w:t>
      </w:r>
      <w:r w:rsidR="00081A47">
        <w:t xml:space="preserve"> built on computer vision technology </w:t>
      </w:r>
      <w:r w:rsidR="00C341B5">
        <w:t xml:space="preserve">could be </w:t>
      </w:r>
      <w:r w:rsidR="003A1A1C">
        <w:t>used</w:t>
      </w:r>
      <w:r w:rsidR="00C341B5">
        <w:t xml:space="preserve"> to retri</w:t>
      </w:r>
      <w:r w:rsidR="009A475E">
        <w:t>e</w:t>
      </w:r>
      <w:r w:rsidR="00C341B5">
        <w:t xml:space="preserve">ve </w:t>
      </w:r>
      <w:r w:rsidR="00391D68">
        <w:t>a wide spectrum of</w:t>
      </w:r>
      <w:r w:rsidR="00E6777C">
        <w:t xml:space="preserve"> features </w:t>
      </w:r>
      <w:r w:rsidR="000378AE">
        <w:t>(e.g., distance to roads</w:t>
      </w:r>
      <w:r w:rsidR="005204FF">
        <w:t>, and/or the temporal characteristics in historical urban development</w:t>
      </w:r>
      <w:r w:rsidR="000378AE">
        <w:t>)</w:t>
      </w:r>
      <w:r w:rsidR="00633FFB">
        <w:t xml:space="preserve"> and improve the simulation performances</w:t>
      </w:r>
      <w:r w:rsidR="000378AE">
        <w:t xml:space="preserve">. </w:t>
      </w:r>
      <w:r w:rsidR="00564C25">
        <w:t xml:space="preserve">There is significant potential to explore the ability of other deep learning architectures to </w:t>
      </w:r>
      <w:r w:rsidR="00EA7869">
        <w:t>accurately model the spatial distribution and pattern of urban development.</w:t>
      </w:r>
    </w:p>
    <w:p w14:paraId="2AB2B35E" w14:textId="3624C570" w:rsidR="00451E1D" w:rsidRPr="00A572D6" w:rsidRDefault="00451E1D" w:rsidP="00451E1D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23F31A26" w14:textId="3B67B08E" w:rsidR="004C6FF4" w:rsidRPr="00424860" w:rsidRDefault="00B451F8" w:rsidP="008879BD">
      <w:pPr>
        <w:spacing w:line="276" w:lineRule="auto"/>
      </w:pPr>
      <w:r w:rsidRPr="00424860">
        <w:t xml:space="preserve">In this study, we </w:t>
      </w:r>
      <w:r w:rsidR="004024C2" w:rsidRPr="00424860">
        <w:t xml:space="preserve">applied </w:t>
      </w:r>
      <w:r w:rsidR="00CD71CA" w:rsidRPr="00424860">
        <w:t>U-Net</w:t>
      </w:r>
      <w:r w:rsidR="004024C2" w:rsidRPr="00424860">
        <w:t xml:space="preserve"> to </w:t>
      </w:r>
      <w:r w:rsidR="0079519F" w:rsidRPr="00424860">
        <w:t xml:space="preserve">simulate urban </w:t>
      </w:r>
      <w:r w:rsidR="00FF4A32" w:rsidRPr="00424860">
        <w:t>development</w:t>
      </w:r>
      <w:r w:rsidR="0079519F" w:rsidRPr="00424860">
        <w:t xml:space="preserve"> in the North China Plain. </w:t>
      </w:r>
      <w:r w:rsidR="00BD04E7" w:rsidRPr="00424860">
        <w:t xml:space="preserve">The U-Net model successfully captured neighborhood effects, gravity effects, and </w:t>
      </w:r>
      <w:r w:rsidR="004A6397" w:rsidRPr="00424860">
        <w:t xml:space="preserve">linear expansion along transportation routes in </w:t>
      </w:r>
      <w:r w:rsidR="00760861">
        <w:t xml:space="preserve">the </w:t>
      </w:r>
      <w:r w:rsidR="004A6397" w:rsidRPr="00424860">
        <w:t>urban dynamics.</w:t>
      </w:r>
      <w:r w:rsidR="00C3272B" w:rsidRPr="00424860">
        <w:t xml:space="preserve"> The</w:t>
      </w:r>
      <w:r w:rsidR="00891566" w:rsidRPr="00424860">
        <w:t xml:space="preserve"> shape</w:t>
      </w:r>
      <w:r w:rsidR="00635AE8" w:rsidRPr="00424860">
        <w:t>s</w:t>
      </w:r>
      <w:r w:rsidR="00891566" w:rsidRPr="00424860">
        <w:t xml:space="preserve"> of </w:t>
      </w:r>
      <w:r w:rsidR="00402C37" w:rsidRPr="00424860">
        <w:t>simulated</w:t>
      </w:r>
      <w:r w:rsidR="00611167" w:rsidRPr="00424860">
        <w:t xml:space="preserve"> urban land-use map</w:t>
      </w:r>
      <w:r w:rsidR="00891566" w:rsidRPr="00424860">
        <w:t>s</w:t>
      </w:r>
      <w:r w:rsidR="00611167" w:rsidRPr="00424860">
        <w:t xml:space="preserve"> </w:t>
      </w:r>
      <w:r w:rsidR="00283EDA" w:rsidRPr="00424860">
        <w:t xml:space="preserve">were </w:t>
      </w:r>
      <w:r w:rsidR="00891566" w:rsidRPr="00424860">
        <w:t xml:space="preserve">well aligned with the reference map, mean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r w:rsidR="008819C7" w:rsidRPr="00424860">
        <w:t xml:space="preserve"> urban dynamics </w:t>
      </w:r>
      <w:r w:rsidR="00AC6649" w:rsidRPr="00424860">
        <w:t>at a granular level.</w:t>
      </w:r>
      <w:r w:rsidR="00520072" w:rsidRPr="00424860">
        <w:t xml:space="preserve"> The </w:t>
      </w:r>
      <w:r w:rsidR="003F143B" w:rsidRPr="00424860">
        <w:t>better</w:t>
      </w:r>
      <w:r w:rsidR="00752E40" w:rsidRPr="00424860">
        <w:t xml:space="preserve"> identification of urban </w:t>
      </w:r>
      <w:r w:rsidR="00A474AC" w:rsidRPr="00424860">
        <w:t>patterns</w:t>
      </w:r>
      <w:r w:rsidR="008B1353" w:rsidRPr="00424860">
        <w:t xml:space="preserve"> </w:t>
      </w:r>
      <w:r w:rsidR="00ED0759">
        <w:t xml:space="preserve">and </w:t>
      </w:r>
      <w:r w:rsidR="00ED0759" w:rsidRPr="00424860">
        <w:t>dynamic</w:t>
      </w:r>
      <w:r w:rsidR="00ED0759">
        <w:t>s</w:t>
      </w:r>
      <w:r w:rsidR="00ED0759" w:rsidRPr="00424860">
        <w:t xml:space="preserve"> </w:t>
      </w:r>
      <w:r w:rsidR="008B1353" w:rsidRPr="00424860">
        <w:t xml:space="preserve">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>urban land-use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4F77B0">
        <w:t xml:space="preserve">projected </w:t>
      </w:r>
      <w:r w:rsidR="008E6C43" w:rsidRPr="00424860">
        <w:t>2030 urban</w:t>
      </w:r>
      <w:r w:rsidR="00157DE0" w:rsidRPr="00424860">
        <w:t xml:space="preserve"> land-use</w:t>
      </w:r>
      <w:r w:rsidR="008E6C43" w:rsidRPr="00424860">
        <w:t xml:space="preserve"> map</w:t>
      </w:r>
      <w:r w:rsidR="00157DE0" w:rsidRPr="00424860">
        <w:t xml:space="preserve"> provides </w:t>
      </w:r>
      <w:r w:rsidR="004F77B0">
        <w:t>key information for</w:t>
      </w:r>
      <w:r w:rsidR="00157DE0" w:rsidRPr="00424860">
        <w:t xml:space="preserve"> </w:t>
      </w:r>
      <w:r w:rsidR="004F77B0">
        <w:t xml:space="preserve">planning </w:t>
      </w:r>
      <w:r w:rsidR="00157DE0" w:rsidRPr="00424860">
        <w:t xml:space="preserve">China’s strategic </w:t>
      </w:r>
      <w:r w:rsidR="00A07E16" w:rsidRPr="00424860">
        <w:t xml:space="preserve">socioeconomic development </w:t>
      </w:r>
      <w:r w:rsidR="004F77B0">
        <w:t xml:space="preserve">and </w:t>
      </w:r>
      <w:r w:rsidR="00760861">
        <w:t>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r w:rsidR="008D312F">
        <w:t>concerning</w:t>
      </w:r>
      <w:r w:rsidR="006F0161">
        <w:t xml:space="preserve"> </w:t>
      </w:r>
      <w:r w:rsidR="006D2686" w:rsidRPr="00424860">
        <w:t>f</w:t>
      </w:r>
      <w:r w:rsidR="009F194C" w:rsidRPr="00424860">
        <w:t xml:space="preserve">ood </w:t>
      </w:r>
      <w:r w:rsidR="004F77B0">
        <w:t>security</w:t>
      </w:r>
      <w:r w:rsidR="009F194C" w:rsidRPr="00424860">
        <w:t>, biodiversity</w:t>
      </w:r>
      <w:r w:rsidR="004F77B0">
        <w:t xml:space="preserve"> conservation</w:t>
      </w:r>
      <w:r w:rsidR="009F194C" w:rsidRPr="00424860">
        <w:t xml:space="preserve">, and </w:t>
      </w:r>
      <w:r w:rsidR="008324AD" w:rsidRPr="00424860">
        <w:t>environment</w:t>
      </w:r>
      <w:r w:rsidR="004F77B0">
        <w:t>al</w:t>
      </w:r>
      <w:r w:rsidR="004F77B0" w:rsidRPr="004F77B0">
        <w:t xml:space="preserve"> </w:t>
      </w:r>
      <w:r w:rsidR="004F77B0" w:rsidRPr="00424860">
        <w:t>protecti</w:t>
      </w:r>
      <w:r w:rsidR="004F77B0">
        <w:t>on</w:t>
      </w:r>
      <w:r w:rsidR="00160FDA" w:rsidRPr="00424860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0D477A8E" w14:textId="77777777" w:rsidR="00C74790" w:rsidRDefault="00733CB8" w:rsidP="00C74790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C74790">
            <w:t>References</w:t>
          </w:r>
        </w:p>
        <w:p w14:paraId="13D7CEC2" w14:textId="77777777" w:rsidR="00C74790" w:rsidRDefault="00C74790" w:rsidP="00C74790">
          <w:pPr>
            <w:pStyle w:val="CitaviBibliographyEntry"/>
            <w:rPr>
              <w:i/>
            </w:rPr>
          </w:pPr>
          <w:bookmarkStart w:id="20" w:name="_CTVL0017f5c00f1889f40e19de23f6029125e8f"/>
          <w:r>
            <w:t>Agarap, A. F. (2018, March 22).</w:t>
          </w:r>
          <w:bookmarkEnd w:id="20"/>
          <w:r>
            <w:t xml:space="preserve"> </w:t>
          </w:r>
          <w:r w:rsidRPr="00C74790">
            <w:rPr>
              <w:i/>
            </w:rPr>
            <w:t xml:space="preserve">Deep Learning using Rectified Linear Units (ReLU). </w:t>
          </w:r>
        </w:p>
        <w:p w14:paraId="4FCCAF17" w14:textId="77777777" w:rsidR="00C74790" w:rsidRDefault="00C74790" w:rsidP="00C74790">
          <w:pPr>
            <w:pStyle w:val="CitaviBibliographyEntry"/>
          </w:pPr>
          <w:bookmarkStart w:id="21" w:name="_CTVL0019197aa5a28034df88869edb7bec605ec"/>
          <w:r>
            <w:t>Akın, A., &amp; Erdoğan, M. A. (2020). Analysing temporal and spatial urban sprawl change of Bursa city using landscape metrics and remote sensing.</w:t>
          </w:r>
          <w:bookmarkEnd w:id="21"/>
          <w:r>
            <w:t xml:space="preserve"> </w:t>
          </w:r>
          <w:r w:rsidRPr="00C74790">
            <w:rPr>
              <w:i/>
            </w:rPr>
            <w:t>Modeling Earth Systems and Environment</w:t>
          </w:r>
          <w:r w:rsidRPr="00C74790">
            <w:t xml:space="preserve">, </w:t>
          </w:r>
          <w:r w:rsidRPr="00C74790">
            <w:rPr>
              <w:i/>
            </w:rPr>
            <w:t>6</w:t>
          </w:r>
          <w:r w:rsidRPr="00C74790">
            <w:t>(3), 1331–1343. https://doi.org/10.1007/s40808-020-00766-1</w:t>
          </w:r>
        </w:p>
        <w:p w14:paraId="7874819B" w14:textId="77777777" w:rsidR="00C74790" w:rsidRDefault="00C74790" w:rsidP="00C74790">
          <w:pPr>
            <w:pStyle w:val="CitaviBibliographyEntry"/>
          </w:pPr>
          <w:bookmarkStart w:id="22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22"/>
          <w:r>
            <w:t xml:space="preserve"> </w:t>
          </w:r>
          <w:r w:rsidRPr="00C74790">
            <w:rPr>
              <w:i/>
            </w:rPr>
            <w:t>Natural Computing</w:t>
          </w:r>
          <w:r w:rsidRPr="00C74790">
            <w:t xml:space="preserve">, </w:t>
          </w:r>
          <w:r w:rsidRPr="00C74790">
            <w:rPr>
              <w:i/>
            </w:rPr>
            <w:t>12</w:t>
          </w:r>
          <w:r w:rsidRPr="00C74790">
            <w:t>(3), 339–351. https://doi.org/10.1007/s11047-013-9375-8</w:t>
          </w:r>
        </w:p>
        <w:p w14:paraId="27446403" w14:textId="77777777" w:rsidR="00C74790" w:rsidRDefault="00C74790" w:rsidP="00C74790">
          <w:pPr>
            <w:pStyle w:val="CitaviBibliographyEntry"/>
          </w:pPr>
          <w:bookmarkStart w:id="23" w:name="_CTVL001250dc257982d4e199e188c255ff0a758"/>
          <w:r>
            <w:lastRenderedPageBreak/>
            <w:t>Chen, S., Feng, Y., Tong, X., Liu, S., Xie, H., Gao, C., &amp; Lei, Z. (2020). Modeling ESV losses caused by urban expansion using cellular automata and geographically weighted regression.</w:t>
          </w:r>
          <w:bookmarkEnd w:id="23"/>
          <w:r>
            <w:t xml:space="preserve"> </w:t>
          </w:r>
          <w:r w:rsidRPr="00C74790">
            <w:rPr>
              <w:i/>
            </w:rPr>
            <w:t>The Science of the Total Environment</w:t>
          </w:r>
          <w:r w:rsidRPr="00C74790">
            <w:t xml:space="preserve">, </w:t>
          </w:r>
          <w:r w:rsidRPr="00C74790">
            <w:rPr>
              <w:i/>
            </w:rPr>
            <w:t>712</w:t>
          </w:r>
          <w:r w:rsidRPr="00C74790">
            <w:t>, 136509. https://doi.org/10.1016/j.scitotenv.2020.136509</w:t>
          </w:r>
        </w:p>
        <w:p w14:paraId="3BD15020" w14:textId="77777777" w:rsidR="00C74790" w:rsidRDefault="00C74790" w:rsidP="00C74790">
          <w:pPr>
            <w:pStyle w:val="CitaviBibliographyEntry"/>
          </w:pPr>
          <w:bookmarkStart w:id="24" w:name="_CTVL0016d8ff9c18d884edeabb3d941d91d49e9"/>
          <w:r>
            <w:t>Clarke, K. C., &amp; Johnson, J. M. (2020). Calibrating SLEUTH with big data: Projecting California's land use to 2100.</w:t>
          </w:r>
          <w:bookmarkEnd w:id="24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83</w:t>
          </w:r>
          <w:r w:rsidRPr="00C74790">
            <w:t>, 101525. https://doi.org/10.1016/j.compenvurbsys.2020.101525</w:t>
          </w:r>
        </w:p>
        <w:p w14:paraId="27902723" w14:textId="77777777" w:rsidR="00C74790" w:rsidRDefault="00C74790" w:rsidP="00C74790">
          <w:pPr>
            <w:pStyle w:val="CitaviBibliographyEntry"/>
          </w:pPr>
          <w:bookmarkStart w:id="25" w:name="_CTVL00124e8853512214a409efde315216934e8"/>
          <w:r>
            <w:t>Fan, H., Zhao, C., &amp; Yang, Y. (2020). A comprehensive analysis of the spatio-temporal variation of urban air pollution in China during 2014–2018.</w:t>
          </w:r>
          <w:bookmarkEnd w:id="25"/>
          <w:r>
            <w:t xml:space="preserve"> </w:t>
          </w:r>
          <w:r w:rsidRPr="00C74790">
            <w:rPr>
              <w:i/>
            </w:rPr>
            <w:t>Atmospheric Environment</w:t>
          </w:r>
          <w:r w:rsidRPr="00C74790">
            <w:t xml:space="preserve">, </w:t>
          </w:r>
          <w:r w:rsidRPr="00C74790">
            <w:rPr>
              <w:i/>
            </w:rPr>
            <w:t>220</w:t>
          </w:r>
          <w:r w:rsidRPr="00C74790">
            <w:t>, 117066. https://doi.org/10.1016/j.atmosenv.2019.117066</w:t>
          </w:r>
        </w:p>
        <w:p w14:paraId="367C4349" w14:textId="77777777" w:rsidR="00C74790" w:rsidRDefault="00C74790" w:rsidP="00C74790">
          <w:pPr>
            <w:pStyle w:val="CitaviBibliographyEntry"/>
          </w:pPr>
          <w:bookmarkStart w:id="26" w:name="_CTVL0016e639c969b724a638e70088aafbaba95"/>
          <w:r>
            <w:t>Fan, P., Chen, J., Ouyang, Z., Groisman, P., Loboda, T., Gutman, G., . . . Qi, J. (2018). Urbanization and sustainability under transitional economies: a synthesis for Asian Russia.</w:t>
          </w:r>
          <w:bookmarkEnd w:id="26"/>
          <w:r>
            <w:t xml:space="preserve"> </w:t>
          </w:r>
          <w:r w:rsidRPr="00C74790">
            <w:rPr>
              <w:i/>
            </w:rPr>
            <w:t>Environmental Research Letters</w:t>
          </w:r>
          <w:r w:rsidRPr="00C74790">
            <w:t xml:space="preserve">, </w:t>
          </w:r>
          <w:r w:rsidRPr="00C74790">
            <w:rPr>
              <w:i/>
            </w:rPr>
            <w:t>13</w:t>
          </w:r>
          <w:r w:rsidRPr="00C74790">
            <w:t>(9), 95007. https://doi.org/10.1088/1748-9326/aadbf8</w:t>
          </w:r>
        </w:p>
        <w:p w14:paraId="506554B2" w14:textId="77777777" w:rsidR="00C74790" w:rsidRDefault="00C74790" w:rsidP="00C74790">
          <w:pPr>
            <w:pStyle w:val="CitaviBibliographyEntry"/>
          </w:pPr>
          <w:bookmarkStart w:id="27" w:name="_CTVL0010c4bb9ea00034943b9a681a3345ebb26"/>
          <w:r>
            <w:t>Fawcett, T. (2006). An introduction to ROC analysis.</w:t>
          </w:r>
          <w:bookmarkEnd w:id="27"/>
          <w:r>
            <w:t xml:space="preserve"> </w:t>
          </w:r>
          <w:r w:rsidRPr="00C74790">
            <w:rPr>
              <w:i/>
            </w:rPr>
            <w:t>Pattern Recognition Letters</w:t>
          </w:r>
          <w:r w:rsidRPr="00C74790">
            <w:t xml:space="preserve">, </w:t>
          </w:r>
          <w:r w:rsidRPr="00C74790">
            <w:rPr>
              <w:i/>
            </w:rPr>
            <w:t>27</w:t>
          </w:r>
          <w:r w:rsidRPr="00C74790">
            <w:t>(8), 861–874. https://doi.org/10.1016/j.patrec.2005.10.010</w:t>
          </w:r>
        </w:p>
        <w:p w14:paraId="4116495D" w14:textId="77777777" w:rsidR="00C74790" w:rsidRDefault="00C74790" w:rsidP="00C74790">
          <w:pPr>
            <w:pStyle w:val="CitaviBibliographyEntry"/>
          </w:pPr>
          <w:bookmarkStart w:id="28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28"/>
          <w:r>
            <w:t xml:space="preserve"> </w:t>
          </w:r>
          <w:r w:rsidRPr="00C74790">
            <w:rPr>
              <w:i/>
            </w:rPr>
            <w:t>International Journal of Geographical Information Science</w:t>
          </w:r>
          <w:r w:rsidRPr="00C74790">
            <w:t xml:space="preserve">, </w:t>
          </w:r>
          <w:r w:rsidRPr="00C74790">
            <w:rPr>
              <w:i/>
            </w:rPr>
            <w:t>34</w:t>
          </w:r>
          <w:r w:rsidRPr="00C74790">
            <w:t>(1), 74–97. https://doi.org/10.1080/13658816.2019.1648813</w:t>
          </w:r>
        </w:p>
        <w:p w14:paraId="1FC08EDD" w14:textId="77777777" w:rsidR="00C74790" w:rsidRDefault="00C74790" w:rsidP="00C74790">
          <w:pPr>
            <w:pStyle w:val="CitaviBibliographyEntry"/>
          </w:pPr>
          <w:bookmarkStart w:id="29" w:name="_CTVL001b243a77872a7403b95b094534021f765"/>
          <w:r>
            <w:t>Gantumur, B., Wu, F., Vandansambuu, B., Tsegmid, B., Dalaibaatar, E., &amp; Zhao, Y. (2020). Spatiotemporal dynamics of urban expansion and its simulation using CA-ANN model in Ulaanbaatar, Mongolia.</w:t>
          </w:r>
          <w:bookmarkEnd w:id="29"/>
          <w:r>
            <w:t xml:space="preserve"> </w:t>
          </w:r>
          <w:r w:rsidRPr="00C74790">
            <w:rPr>
              <w:i/>
            </w:rPr>
            <w:t>Geocarto International</w:t>
          </w:r>
          <w:r w:rsidRPr="00C74790">
            <w:t>, 1–16. https://doi.org/10.1080/10106049.2020.1723714</w:t>
          </w:r>
        </w:p>
        <w:p w14:paraId="1AF93D33" w14:textId="77777777" w:rsidR="00C74790" w:rsidRDefault="00C74790" w:rsidP="00C74790">
          <w:pPr>
            <w:pStyle w:val="CitaviBibliographyEntry"/>
          </w:pPr>
          <w:bookmarkStart w:id="30" w:name="_CTVL00123386f699fb54a7ebfd07f5e8de28453"/>
          <w:r>
            <w:t>Gao, C., Feng, Y., Tong, X., Lei, Z., Chen, S., &amp; Zhai, S. (2020). Modeling urban growth using spatially heterogeneous cellular automata models: Comparison of spatial lag, spatial error and GWR.</w:t>
          </w:r>
          <w:bookmarkEnd w:id="30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81</w:t>
          </w:r>
          <w:r w:rsidRPr="00C74790">
            <w:t>, 101459. https://doi.org/10.1016/j.compenvurbsys.2020.101459</w:t>
          </w:r>
        </w:p>
        <w:p w14:paraId="2E9D7BD9" w14:textId="77777777" w:rsidR="00C74790" w:rsidRDefault="00C74790" w:rsidP="00C74790">
          <w:pPr>
            <w:pStyle w:val="CitaviBibliographyEntry"/>
          </w:pPr>
          <w:bookmarkStart w:id="31" w:name="_CTVL001262a848bdfc2419dbb87c5a765ec735e"/>
          <w:r>
            <w:t>Gorelick, N., Hancher, M., Dixon, M., Ilyushchenko, S., Thau, D., &amp; Moore, R. (2017). Google Earth Engine: Planetary-scale geospatial analysis for everyone.</w:t>
          </w:r>
          <w:bookmarkEnd w:id="31"/>
          <w:r>
            <w:t xml:space="preserve"> </w:t>
          </w:r>
          <w:r w:rsidRPr="00C74790">
            <w:rPr>
              <w:i/>
            </w:rPr>
            <w:t>Remote Sensing of Environment</w:t>
          </w:r>
          <w:r w:rsidRPr="00C74790">
            <w:t xml:space="preserve">, </w:t>
          </w:r>
          <w:r w:rsidRPr="00C74790">
            <w:rPr>
              <w:i/>
            </w:rPr>
            <w:t>202</w:t>
          </w:r>
          <w:r w:rsidRPr="00C74790">
            <w:t>, 18–27. https://doi.org/10.1016/j.rse.2017.06.031</w:t>
          </w:r>
        </w:p>
        <w:p w14:paraId="38884C38" w14:textId="77777777" w:rsidR="00C74790" w:rsidRDefault="00C74790" w:rsidP="00C74790">
          <w:pPr>
            <w:pStyle w:val="CitaviBibliographyEntry"/>
          </w:pPr>
          <w:bookmarkStart w:id="32" w:name="_CTVL001e7e9ce3f4e544cc6bf2ba6c82014a0fd"/>
          <w:r>
            <w:t>Hoekstra, A. Y., Buurman, J., &amp; van Ginkel, K. C. H. (2018). Urban water security: A review.</w:t>
          </w:r>
          <w:bookmarkEnd w:id="32"/>
          <w:r>
            <w:t xml:space="preserve"> </w:t>
          </w:r>
          <w:r w:rsidRPr="00C74790">
            <w:rPr>
              <w:i/>
            </w:rPr>
            <w:t>Environmental Research Letters</w:t>
          </w:r>
          <w:r w:rsidRPr="00C74790">
            <w:t xml:space="preserve">, </w:t>
          </w:r>
          <w:r w:rsidRPr="00C74790">
            <w:rPr>
              <w:i/>
            </w:rPr>
            <w:t>13</w:t>
          </w:r>
          <w:r w:rsidRPr="00C74790">
            <w:t>(5), 53002. https://doi.org/10.1088/1748-9326/aaba52</w:t>
          </w:r>
        </w:p>
        <w:p w14:paraId="07EFF2C2" w14:textId="77777777" w:rsidR="00C74790" w:rsidRDefault="00C74790" w:rsidP="00C74790">
          <w:pPr>
            <w:pStyle w:val="CitaviBibliographyEntry"/>
          </w:pPr>
          <w:bookmarkStart w:id="33" w:name="_CTVL001e7fa7217cc4740778b6b2e14c1785ee5"/>
          <w:r>
            <w:t>Ji, S., Wei, S., &amp; Lu, M. (2019). A scale robust convolutional neural network for automatic building extraction from aerial and satellite imagery.</w:t>
          </w:r>
          <w:bookmarkEnd w:id="33"/>
          <w:r>
            <w:t xml:space="preserve"> </w:t>
          </w:r>
          <w:r w:rsidRPr="00C74790">
            <w:rPr>
              <w:i/>
            </w:rPr>
            <w:t>International Journal of Remote Sensing</w:t>
          </w:r>
          <w:r w:rsidRPr="00C74790">
            <w:t xml:space="preserve">, </w:t>
          </w:r>
          <w:r w:rsidRPr="00C74790">
            <w:rPr>
              <w:i/>
            </w:rPr>
            <w:t>40</w:t>
          </w:r>
          <w:r w:rsidRPr="00C74790">
            <w:t>(9), 3308–3322. https://doi.org/10.1080/01431161.2018.1528024</w:t>
          </w:r>
        </w:p>
        <w:p w14:paraId="08D5E0EF" w14:textId="77777777" w:rsidR="00C74790" w:rsidRDefault="00C74790" w:rsidP="00C74790">
          <w:pPr>
            <w:pStyle w:val="CitaviBibliographyEntry"/>
          </w:pPr>
          <w:bookmarkStart w:id="34" w:name="_CTVL0011120ba86b7b643ff9d4d6c0cfc27cbbf"/>
          <w:r>
            <w:t>Jin, G., Chen, K., Wang, P., Guo, B., Dong, Y., &amp; Yang, J. (2019). Trade-offs in land-use competition and sustainable land development in the North China Plain.</w:t>
          </w:r>
          <w:bookmarkEnd w:id="34"/>
          <w:r>
            <w:t xml:space="preserve"> </w:t>
          </w:r>
          <w:r w:rsidRPr="00C74790">
            <w:rPr>
              <w:i/>
            </w:rPr>
            <w:t>Technological Forecasting and Social Change</w:t>
          </w:r>
          <w:r w:rsidRPr="00C74790">
            <w:t xml:space="preserve">, </w:t>
          </w:r>
          <w:r w:rsidRPr="00C74790">
            <w:rPr>
              <w:i/>
            </w:rPr>
            <w:t>141</w:t>
          </w:r>
          <w:r w:rsidRPr="00C74790">
            <w:t>, 36–46. https://doi.org/10.1016/j.techfore.2019.01.004</w:t>
          </w:r>
        </w:p>
        <w:p w14:paraId="60820973" w14:textId="77777777" w:rsidR="00C74790" w:rsidRDefault="00C74790" w:rsidP="00C74790">
          <w:pPr>
            <w:pStyle w:val="CitaviBibliographyEntry"/>
          </w:pPr>
          <w:bookmarkStart w:id="35" w:name="_CTVL0013d243002b2fb475f9a5d7804a934da6e"/>
          <w:r>
            <w:t>Kafy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A., Naim,</w:t>
          </w:r>
          <w:r>
            <w:rPr>
              <w:rFonts w:ascii="Calibri" w:hAnsi="Calibri" w:cs="Calibri"/>
            </w:rPr>
            <w:t> </w:t>
          </w:r>
          <w:r>
            <w:t>M. N. H., Subramanyam, G., Faisal, 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>S. (2021). Cellular Automata approach in dynamic modelling of land cover changes using RapidEye images in Dhaka, Bangladesh.</w:t>
          </w:r>
          <w:bookmarkEnd w:id="35"/>
          <w:r>
            <w:t xml:space="preserve"> </w:t>
          </w:r>
          <w:r w:rsidRPr="00C74790">
            <w:rPr>
              <w:i/>
            </w:rPr>
            <w:t>Environmental Challenges</w:t>
          </w:r>
          <w:r w:rsidRPr="00C74790">
            <w:t xml:space="preserve">, </w:t>
          </w:r>
          <w:r w:rsidRPr="00C74790">
            <w:rPr>
              <w:i/>
            </w:rPr>
            <w:t>4</w:t>
          </w:r>
          <w:r w:rsidRPr="00C74790">
            <w:t>, 100084. https://doi.org/10.1016/j.envc.2021.100084</w:t>
          </w:r>
        </w:p>
        <w:p w14:paraId="22436A5A" w14:textId="77777777" w:rsidR="00C74790" w:rsidRDefault="00C74790" w:rsidP="00C74790">
          <w:pPr>
            <w:pStyle w:val="CitaviBibliographyEntry"/>
          </w:pPr>
          <w:bookmarkStart w:id="36" w:name="_CTVL00133065869e2274292b91a4cee7fb5659f"/>
          <w:r>
            <w:t>Kapinchev, K., Bradu, A., Barnes, F., &amp; Podoleanu, A. (2015). GPU implementation of cross-correlation for image generation in real time, 1–6. https://doi.org/10.1109/ICSPCS.2015.7391783</w:t>
          </w:r>
        </w:p>
        <w:p w14:paraId="12092055" w14:textId="77777777" w:rsidR="00C74790" w:rsidRDefault="00C74790" w:rsidP="00C74790">
          <w:pPr>
            <w:pStyle w:val="CitaviBibliographyEntry"/>
          </w:pPr>
          <w:bookmarkStart w:id="37" w:name="_CTVL001f3cc61a19cc140ca88587e52a0346af7"/>
          <w:bookmarkEnd w:id="36"/>
          <w:r>
            <w:t>Kipfer, S. (2018). Pushing the limits of urban research: Urbanization, pipelines and counter-colonial politics.</w:t>
          </w:r>
          <w:bookmarkEnd w:id="37"/>
          <w:r>
            <w:t xml:space="preserve"> </w:t>
          </w:r>
          <w:r w:rsidRPr="00C74790">
            <w:rPr>
              <w:i/>
            </w:rPr>
            <w:t>Environment and Planning D: Society and Space</w:t>
          </w:r>
          <w:r w:rsidRPr="00C74790">
            <w:t xml:space="preserve">, </w:t>
          </w:r>
          <w:r w:rsidRPr="00C74790">
            <w:rPr>
              <w:i/>
            </w:rPr>
            <w:t>36</w:t>
          </w:r>
          <w:r w:rsidRPr="00C74790">
            <w:t>(3), 474–493. https://doi.org/10.1177/0263775818758328</w:t>
          </w:r>
        </w:p>
        <w:p w14:paraId="1A5E6EFC" w14:textId="77777777" w:rsidR="00C74790" w:rsidRDefault="00C74790" w:rsidP="00C74790">
          <w:pPr>
            <w:pStyle w:val="CitaviBibliographyEntry"/>
          </w:pPr>
          <w:bookmarkStart w:id="38" w:name="_CTVL001dcc8cb9e58f243b9861e9e56d093d82c"/>
          <w:r>
            <w:lastRenderedPageBreak/>
            <w:t>Krizhevsky, A., Sutskever, I., &amp; Hinton, G. E. (2017). ImageNet classification with deep convolutional neural networks.</w:t>
          </w:r>
          <w:bookmarkEnd w:id="38"/>
          <w:r>
            <w:t xml:space="preserve"> </w:t>
          </w:r>
          <w:r w:rsidRPr="00C74790">
            <w:rPr>
              <w:i/>
            </w:rPr>
            <w:t>Communications of the ACM</w:t>
          </w:r>
          <w:r w:rsidRPr="00C74790">
            <w:t xml:space="preserve">, </w:t>
          </w:r>
          <w:r w:rsidRPr="00C74790">
            <w:rPr>
              <w:i/>
            </w:rPr>
            <w:t>60</w:t>
          </w:r>
          <w:r w:rsidRPr="00C74790">
            <w:t>(6), 84–90. https://doi.org/10.1145/3065386</w:t>
          </w:r>
        </w:p>
        <w:p w14:paraId="09660005" w14:textId="77777777" w:rsidR="00C74790" w:rsidRDefault="00C74790" w:rsidP="00C74790">
          <w:pPr>
            <w:pStyle w:val="CitaviBibliographyEntry"/>
          </w:pPr>
          <w:bookmarkStart w:id="39" w:name="_CTVL001dd0652f50a84406fa5f6c693c8a42b99"/>
          <w:r>
            <w:t>Li, X. [Xuecao], Gong, P., Le Yu, &amp; Hu, T. (2017). A segment derived patch-based logistic cellular automata for urban growth modeling with heuristic rules.</w:t>
          </w:r>
          <w:bookmarkEnd w:id="39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65</w:t>
          </w:r>
          <w:r w:rsidRPr="00C74790">
            <w:t>, 140–149. https://doi.org/10.1016/j.compenvurbsys.2017.06.001</w:t>
          </w:r>
        </w:p>
        <w:p w14:paraId="308DAA33" w14:textId="77777777" w:rsidR="00C74790" w:rsidRDefault="00C74790" w:rsidP="00C74790">
          <w:pPr>
            <w:pStyle w:val="CitaviBibliographyEntry"/>
          </w:pPr>
          <w:bookmarkStart w:id="40" w:name="_CTVL001ec32847920794dfc9617e448ffbe841f"/>
          <w:r>
            <w:t>Liu, Y. [Yan], Batty, M., Wang, S., &amp; Corcoran, J. (2021). Modelling urban change with cellular automata: Contemporary issues and future research directions.</w:t>
          </w:r>
          <w:bookmarkEnd w:id="40"/>
          <w:r>
            <w:t xml:space="preserve"> </w:t>
          </w:r>
          <w:r w:rsidRPr="00C74790">
            <w:rPr>
              <w:i/>
            </w:rPr>
            <w:t>Progress in Human Geography</w:t>
          </w:r>
          <w:r w:rsidRPr="00C74790">
            <w:t xml:space="preserve">, </w:t>
          </w:r>
          <w:r w:rsidRPr="00C74790">
            <w:rPr>
              <w:i/>
            </w:rPr>
            <w:t>45</w:t>
          </w:r>
          <w:r w:rsidRPr="00C74790">
            <w:t>(1), 3–24. https://doi.org/10.1177/0309132519895305</w:t>
          </w:r>
        </w:p>
        <w:p w14:paraId="56E2F633" w14:textId="77777777" w:rsidR="00C74790" w:rsidRDefault="00C74790" w:rsidP="00C74790">
          <w:pPr>
            <w:pStyle w:val="CitaviBibliographyEntry"/>
          </w:pPr>
          <w:bookmarkStart w:id="41" w:name="_CTVL00168b89d630e6d422694d0298cacb194ed"/>
          <w:r>
            <w:t>Long, J., Shelhamer, E., &amp; Darrell, T. (2015). Fully convolutional networks for semantic segmentation, 3431–3440. https://doi.org/10.1109/CVPR.2015.7298965</w:t>
          </w:r>
        </w:p>
        <w:p w14:paraId="4C0EAE05" w14:textId="77777777" w:rsidR="00C74790" w:rsidRDefault="00C74790" w:rsidP="00C74790">
          <w:pPr>
            <w:pStyle w:val="CitaviBibliographyEntry"/>
          </w:pPr>
          <w:bookmarkStart w:id="42" w:name="_CTVL00108a15b148e534401bad7ec8a7d8a8c9d"/>
          <w:bookmarkEnd w:id="41"/>
          <w:r>
            <w:t>Mansour, S., Al-Belushi, M., &amp; Al-Awadhi, T. (2020). Monitoring land use and land cover changes in the mountainous cities of Oman using GIS and CA-Markov modelling techniques.</w:t>
          </w:r>
          <w:bookmarkEnd w:id="42"/>
          <w:r>
            <w:t xml:space="preserve"> </w:t>
          </w:r>
          <w:r w:rsidRPr="00C74790">
            <w:rPr>
              <w:i/>
            </w:rPr>
            <w:t>Land Use Policy</w:t>
          </w:r>
          <w:r w:rsidRPr="00C74790">
            <w:t xml:space="preserve">, </w:t>
          </w:r>
          <w:r w:rsidRPr="00C74790">
            <w:rPr>
              <w:i/>
            </w:rPr>
            <w:t>91</w:t>
          </w:r>
          <w:r w:rsidRPr="00C74790">
            <w:t>, 104414. https://doi.org/10.1016/j.landusepol.2019.104414</w:t>
          </w:r>
        </w:p>
        <w:p w14:paraId="30F113C0" w14:textId="77777777" w:rsidR="00C74790" w:rsidRDefault="00C74790" w:rsidP="00C74790">
          <w:pPr>
            <w:pStyle w:val="CitaviBibliographyEntry"/>
          </w:pPr>
          <w:bookmarkStart w:id="43" w:name="_CTVL001e99905c045334518bd7e9117ab3a3cf3"/>
          <w:r>
            <w:t>McGarigal, K., &amp; Marks, B. J. (1995).</w:t>
          </w:r>
          <w:bookmarkEnd w:id="43"/>
          <w:r>
            <w:t xml:space="preserve"> </w:t>
          </w:r>
          <w:r w:rsidRPr="00C74790">
            <w:rPr>
              <w:i/>
            </w:rPr>
            <w:t>Fragstats: Spatial pattern analysis program for quantifying landscape structure: Spatial Pattern Analysis Program for Quantifying Landscape Structure</w:t>
          </w:r>
          <w:r w:rsidRPr="00C74790">
            <w:t>. Portland, OR: U.S. Department of Agriculture, Forest Service, Pacific Northwest Research Station. https://doi.org/10.2737/PNW-GTR-351</w:t>
          </w:r>
        </w:p>
        <w:p w14:paraId="1EED5373" w14:textId="77777777" w:rsidR="00C74790" w:rsidRDefault="00C74790" w:rsidP="00C74790">
          <w:pPr>
            <w:pStyle w:val="CitaviBibliographyEntry"/>
          </w:pPr>
          <w:bookmarkStart w:id="44" w:name="_CTVL001ca6b9b4edc2c4322b09fb1757d9246f9"/>
          <w:r>
            <w:t>Motlagh, Z. K., Lotfi, A., Pourmanafi, S., Ahmadizadeh, S., &amp; Soffianian, A. (2020). Spatial modeling of land-use change in a rapidly urbanizing landscape in central Iran: Integration of remote sensing, CA-Markov, and landscape metrics.</w:t>
          </w:r>
          <w:bookmarkEnd w:id="44"/>
          <w:r>
            <w:t xml:space="preserve"> </w:t>
          </w:r>
          <w:r w:rsidRPr="00C74790">
            <w:rPr>
              <w:i/>
            </w:rPr>
            <w:t>Environmental Monitoring and Assessment</w:t>
          </w:r>
          <w:r w:rsidRPr="00C74790">
            <w:t xml:space="preserve">, </w:t>
          </w:r>
          <w:r w:rsidRPr="00C74790">
            <w:rPr>
              <w:i/>
            </w:rPr>
            <w:t>192</w:t>
          </w:r>
          <w:r w:rsidRPr="00C74790">
            <w:t>(11), 695. https://doi.org/10.1007/s10661-020-08647-x</w:t>
          </w:r>
        </w:p>
        <w:p w14:paraId="37A4B273" w14:textId="77777777" w:rsidR="00C74790" w:rsidRDefault="00C74790" w:rsidP="00C74790">
          <w:pPr>
            <w:pStyle w:val="CitaviBibliographyEntry"/>
          </w:pPr>
          <w:bookmarkStart w:id="45" w:name="_CTVL001ce86057dd9e748b09465ec3575046582"/>
          <w:r>
            <w:t>Murray, N., &amp; Perronnin, F. (2014).</w:t>
          </w:r>
          <w:bookmarkEnd w:id="45"/>
          <w:r>
            <w:t xml:space="preserve"> </w:t>
          </w:r>
          <w:r w:rsidRPr="00C74790">
            <w:rPr>
              <w:i/>
            </w:rPr>
            <w:t xml:space="preserve">Generalized Max Pooling. </w:t>
          </w:r>
          <w:r w:rsidRPr="00C74790">
            <w:t>https://doi.org/10.1109/cvpr.2014.317</w:t>
          </w:r>
        </w:p>
        <w:p w14:paraId="3A90B8A4" w14:textId="77777777" w:rsidR="00C74790" w:rsidRDefault="00C74790" w:rsidP="00C74790">
          <w:pPr>
            <w:pStyle w:val="CitaviBibliographyEntry"/>
          </w:pPr>
          <w:bookmarkStart w:id="46" w:name="_CTVL0018e32eb4a56eb4c28a3db3f3e38e41e5e"/>
          <w:r>
            <w:t>Mustafa, A., Cools, M., Saadi, I., &amp; Teller, J. (2017). Coupling agent-based, cellular automata and logistic regression into a hybrid urban expansion model (HUEM).</w:t>
          </w:r>
          <w:bookmarkEnd w:id="46"/>
          <w:r>
            <w:t xml:space="preserve"> </w:t>
          </w:r>
          <w:r w:rsidRPr="00C74790">
            <w:rPr>
              <w:i/>
            </w:rPr>
            <w:t>Land Use Policy</w:t>
          </w:r>
          <w:r w:rsidRPr="00C74790">
            <w:t xml:space="preserve">, </w:t>
          </w:r>
          <w:r w:rsidRPr="00C74790">
            <w:rPr>
              <w:i/>
            </w:rPr>
            <w:t>69</w:t>
          </w:r>
          <w:r w:rsidRPr="00C74790">
            <w:t>, 529–540. https://doi.org/10.1016/j.landusepol.2017.10.009</w:t>
          </w:r>
        </w:p>
        <w:p w14:paraId="5DF0D30D" w14:textId="77777777" w:rsidR="00C74790" w:rsidRDefault="00C74790" w:rsidP="00C74790">
          <w:pPr>
            <w:pStyle w:val="CitaviBibliographyEntry"/>
          </w:pPr>
          <w:bookmarkStart w:id="47" w:name="_CTVL0017ab775d2874946689e1f319680796ba2"/>
          <w:r>
            <w:t>Mustafa, A., Heppenstall, A., Omrani, H., Saadi, I., Cools, M., &amp; Teller, J. (2018). Modelling built-up expansion and densification with multinomial logistic regression, cellular automata and genetic algorithm.</w:t>
          </w:r>
          <w:bookmarkEnd w:id="47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67</w:t>
          </w:r>
          <w:r w:rsidRPr="00C74790">
            <w:t>, 147–156. https://doi.org/10.1016/j.compenvurbsys.2017.09.009</w:t>
          </w:r>
        </w:p>
        <w:p w14:paraId="3A84E10A" w14:textId="77777777" w:rsidR="00C74790" w:rsidRDefault="00C74790" w:rsidP="00C74790">
          <w:pPr>
            <w:pStyle w:val="CitaviBibliographyEntry"/>
          </w:pPr>
          <w:bookmarkStart w:id="48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79E90838" w14:textId="77777777" w:rsidR="00C74790" w:rsidRDefault="00C74790" w:rsidP="00C74790">
          <w:pPr>
            <w:pStyle w:val="CitaviBibliographyEntry"/>
          </w:pPr>
          <w:bookmarkStart w:id="49" w:name="_CTVL001c35bf2e7c2534658b4761d0a31513e14"/>
          <w:bookmarkEnd w:id="48"/>
          <w:r>
            <w:t>National Bureau of Statistics of China (2019b).</w:t>
          </w:r>
          <w:bookmarkEnd w:id="49"/>
          <w:r>
            <w:t xml:space="preserve"> </w:t>
          </w:r>
          <w:r w:rsidRPr="00C74790">
            <w:rPr>
              <w:i/>
            </w:rPr>
            <w:t>China Statistical Yearbook</w:t>
          </w:r>
          <w:r w:rsidRPr="00C74790">
            <w:t xml:space="preserve">. Beijing, China: China Statistics Press. </w:t>
          </w:r>
        </w:p>
        <w:p w14:paraId="06FAE5C6" w14:textId="77777777" w:rsidR="00C74790" w:rsidRDefault="00C74790" w:rsidP="00C74790">
          <w:pPr>
            <w:pStyle w:val="CitaviBibliographyEntry"/>
          </w:pPr>
          <w:bookmarkStart w:id="50" w:name="_CTVL0011c7f030141cf4d219d0117aed6b7c60a"/>
          <w:r>
            <w:t>Newland, C. P., Zecchin, A. C., Maier, H. R., Newman, J. P., &amp; van Delden, H. (2018). Empirically derived method and software for semi-automatic calibration of Cellular Automata land-use models.</w:t>
          </w:r>
          <w:bookmarkEnd w:id="50"/>
          <w:r>
            <w:t xml:space="preserve"> </w:t>
          </w:r>
          <w:r w:rsidRPr="00C74790">
            <w:rPr>
              <w:i/>
            </w:rPr>
            <w:t>Environmental Modelling &amp; Software</w:t>
          </w:r>
          <w:r w:rsidRPr="00C74790">
            <w:t xml:space="preserve">, </w:t>
          </w:r>
          <w:r w:rsidRPr="00C74790">
            <w:rPr>
              <w:i/>
            </w:rPr>
            <w:t>108</w:t>
          </w:r>
          <w:r w:rsidRPr="00C74790">
            <w:t>, 208–239. https://doi.org/10.1016/j.envsoft.2018.07.013</w:t>
          </w:r>
        </w:p>
        <w:p w14:paraId="0B8E0985" w14:textId="77777777" w:rsidR="00C74790" w:rsidRDefault="00C74790" w:rsidP="00C74790">
          <w:pPr>
            <w:pStyle w:val="CitaviBibliographyEntry"/>
          </w:pPr>
          <w:bookmarkStart w:id="51" w:name="_CTVL0012ee35f0a07014e2a81f037dca85be3a3"/>
          <w:r>
            <w:t>Nezla, N. A., Mithun Haridas, T. P., &amp; Supriya, M. H. (2021). Semantic Segmentation of Underwater Images using UNet architecture based Deep Convolutional Encoder Decoder Model, 28–33. https://doi.org/10.1109/ICACCS51430.2021.9441804</w:t>
          </w:r>
        </w:p>
        <w:p w14:paraId="0F16F5C9" w14:textId="77777777" w:rsidR="00C74790" w:rsidRDefault="00C74790" w:rsidP="00C74790">
          <w:pPr>
            <w:pStyle w:val="CitaviBibliographyEntry"/>
          </w:pPr>
          <w:bookmarkStart w:id="52" w:name="_CTVL001fd60c8239e0a414c8aca35d696548b2f"/>
          <w:bookmarkEnd w:id="51"/>
          <w:r>
            <w:t>Peng, K., Jiang, W., Deng, Y., Liu, Y. [Yinghui], Wu, Z., &amp; Chen, Z. [Zheng] (2020). Simulating wetland changes under different scenarios based on integrating the random forest and CLUE-S models: A case study of Wuhan Urban Agglomeration.</w:t>
          </w:r>
          <w:bookmarkEnd w:id="52"/>
          <w:r>
            <w:t xml:space="preserve"> </w:t>
          </w:r>
          <w:r w:rsidRPr="00C74790">
            <w:rPr>
              <w:i/>
            </w:rPr>
            <w:t>Ecological Indicators</w:t>
          </w:r>
          <w:r w:rsidRPr="00C74790">
            <w:t xml:space="preserve">, </w:t>
          </w:r>
          <w:r w:rsidRPr="00C74790">
            <w:rPr>
              <w:i/>
            </w:rPr>
            <w:t>117</w:t>
          </w:r>
          <w:r w:rsidRPr="00C74790">
            <w:t>, 106671. https://doi.org/10.1016/j.ecolind.2020.106671</w:t>
          </w:r>
        </w:p>
        <w:p w14:paraId="11B9B66E" w14:textId="77777777" w:rsidR="00C74790" w:rsidRDefault="00C74790" w:rsidP="00C74790">
          <w:pPr>
            <w:pStyle w:val="CitaviBibliographyEntry"/>
          </w:pPr>
          <w:bookmarkStart w:id="53" w:name="_CTVL00114278c8f659447319fedeee4c64841c1"/>
          <w:r>
            <w:lastRenderedPageBreak/>
            <w:t>Pérez-Molina, E., Sliuzas, R., Flacke, J., &amp; Jetten, V. (2017). Developing a cellular automata model of urban growth to inform spatial policy for flood mitigation: A case study in Kampala, Uganda.</w:t>
          </w:r>
          <w:bookmarkEnd w:id="53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65</w:t>
          </w:r>
          <w:r w:rsidRPr="00C74790">
            <w:t>, 53–65. https://doi.org/10.1016/j.compenvurbsys.2017.04.013</w:t>
          </w:r>
        </w:p>
        <w:p w14:paraId="3E53E263" w14:textId="77777777" w:rsidR="00C74790" w:rsidRDefault="00C74790" w:rsidP="00C74790">
          <w:pPr>
            <w:pStyle w:val="CitaviBibliographyEntry"/>
          </w:pPr>
          <w:bookmarkStart w:id="54" w:name="_CTVL00184631c7f32c147ae82930c0a00aa8fc2"/>
          <w:r>
            <w:rPr>
              <w:rFonts w:hint="eastAsia"/>
            </w:rPr>
            <w:t>Planillo, A., Kramer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Schadt, S., Buchholz, S., Gras, P., Lippe, M. von der, &amp; Radchuk, V. (2021). Arthropod abundance modulates bird community responses to urbanization.</w:t>
          </w:r>
          <w:bookmarkEnd w:id="54"/>
          <w:r>
            <w:rPr>
              <w:rFonts w:hint="eastAsia"/>
            </w:rPr>
            <w:t xml:space="preserve"> </w:t>
          </w:r>
          <w:r w:rsidRPr="00C74790">
            <w:rPr>
              <w:i/>
            </w:rPr>
            <w:t>Diversity and Distributions</w:t>
          </w:r>
          <w:r w:rsidRPr="00C74790">
            <w:t xml:space="preserve">, </w:t>
          </w:r>
          <w:r w:rsidRPr="00C74790">
            <w:rPr>
              <w:i/>
            </w:rPr>
            <w:t>27</w:t>
          </w:r>
          <w:r w:rsidRPr="00C74790">
            <w:t>(1), 34–49. https://doi.org/10.1111/ddi.13169</w:t>
          </w:r>
        </w:p>
        <w:p w14:paraId="7B09F828" w14:textId="77777777" w:rsidR="00C74790" w:rsidRDefault="00C74790" w:rsidP="00C74790">
          <w:pPr>
            <w:pStyle w:val="CitaviBibliographyEntry"/>
          </w:pPr>
          <w:bookmarkStart w:id="55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</w:t>
          </w:r>
          <w:r>
            <w:rPr>
              <w:rFonts w:ascii="Calibri" w:hAnsi="Calibri" w:cs="Calibri"/>
            </w:rPr>
            <w:t> </w:t>
          </w:r>
          <w:r>
            <w:t>K., Nijs,</w:t>
          </w:r>
          <w:r>
            <w:rPr>
              <w:rFonts w:ascii="Calibri" w:hAnsi="Calibri" w:cs="Calibri"/>
            </w:rPr>
            <w:t> </w:t>
          </w:r>
          <w:r>
            <w:t>T.</w:t>
          </w:r>
          <w:r>
            <w:rPr>
              <w:rFonts w:ascii="Calibri" w:hAnsi="Calibri" w:cs="Calibri"/>
            </w:rPr>
            <w:t> </w:t>
          </w:r>
          <w:r>
            <w:t>de, Dietzel,</w:t>
          </w:r>
          <w:r>
            <w:rPr>
              <w:rFonts w:ascii="Calibri" w:hAnsi="Calibri" w:cs="Calibri"/>
            </w:rPr>
            <w:t> </w:t>
          </w:r>
          <w:r>
            <w:t>C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 . Verburg, P. H. (2008). Comparing the input, output, and validation maps for several models of land change.</w:t>
          </w:r>
          <w:bookmarkEnd w:id="55"/>
          <w:r>
            <w:t xml:space="preserve"> </w:t>
          </w:r>
          <w:r w:rsidRPr="00C74790">
            <w:rPr>
              <w:i/>
            </w:rPr>
            <w:t>The Annals of Regional Science</w:t>
          </w:r>
          <w:r w:rsidRPr="00C74790">
            <w:t xml:space="preserve">, </w:t>
          </w:r>
          <w:r w:rsidRPr="00C74790">
            <w:rPr>
              <w:i/>
            </w:rPr>
            <w:t>42</w:t>
          </w:r>
          <w:r w:rsidRPr="00C74790">
            <w:t>(1), 11–37. https://doi.org/10.1007/s00168-007-0138-2</w:t>
          </w:r>
        </w:p>
        <w:p w14:paraId="3179A9D8" w14:textId="77777777" w:rsidR="00C74790" w:rsidRDefault="00C74790" w:rsidP="00C74790">
          <w:pPr>
            <w:pStyle w:val="CitaviBibliographyEntry"/>
          </w:pPr>
          <w:bookmarkStart w:id="56" w:name="_CTVL00101bdb58274764bc8866451ab53b31ae1"/>
          <w:r>
            <w:t>Pramanik, S., Butsch, C., &amp; Punia, M. (2021). Post-liberal urban dynamics in India – The case of Gurugram, the ‘Millennium City’.</w:t>
          </w:r>
          <w:bookmarkEnd w:id="56"/>
          <w:r>
            <w:t xml:space="preserve"> </w:t>
          </w:r>
          <w:r w:rsidRPr="00C74790">
            <w:rPr>
              <w:i/>
            </w:rPr>
            <w:t>Remote Sensing Applications: Society and Environment</w:t>
          </w:r>
          <w:r w:rsidRPr="00C74790">
            <w:t xml:space="preserve">, </w:t>
          </w:r>
          <w:r w:rsidRPr="00C74790">
            <w:rPr>
              <w:i/>
            </w:rPr>
            <w:t>22</w:t>
          </w:r>
          <w:r w:rsidRPr="00C74790">
            <w:t>, 100504. https://doi.org/10.1016/j.rsase.2021.100504</w:t>
          </w:r>
        </w:p>
        <w:p w14:paraId="1E46DB5B" w14:textId="77777777" w:rsidR="00C74790" w:rsidRDefault="00C74790" w:rsidP="00C74790">
          <w:pPr>
            <w:pStyle w:val="CitaviBibliographyEntry"/>
          </w:pPr>
          <w:bookmarkStart w:id="57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57"/>
          <w:r>
            <w:t xml:space="preserve"> </w:t>
          </w:r>
          <w:r w:rsidRPr="00C74790">
            <w:rPr>
              <w:i/>
            </w:rPr>
            <w:t>The Science of the Total Environment</w:t>
          </w:r>
          <w:r w:rsidRPr="00C74790">
            <w:t xml:space="preserve">, </w:t>
          </w:r>
          <w:r w:rsidRPr="00C74790">
            <w:rPr>
              <w:i/>
            </w:rPr>
            <w:t>722</w:t>
          </w:r>
          <w:r w:rsidRPr="00C74790">
            <w:t>, 137738. https://doi.org/10.1016/j.scitotenv.2020.137738</w:t>
          </w:r>
        </w:p>
        <w:p w14:paraId="7CD5DC28" w14:textId="77777777" w:rsidR="00C74790" w:rsidRDefault="00C74790" w:rsidP="00C74790">
          <w:pPr>
            <w:pStyle w:val="CitaviBibliographyEntry"/>
          </w:pPr>
          <w:bookmarkStart w:id="58" w:name="_CTVL001d593722c3d84452c8d7e39bbb23b0ead"/>
          <w:r>
            <w:t>Qiu, B., Li, H., Tang, Z., Chen, C., &amp; Berry, J. (2020). How cropland losses shaped by unbalanced urbanization process?</w:t>
          </w:r>
          <w:bookmarkEnd w:id="58"/>
          <w:r>
            <w:t xml:space="preserve"> </w:t>
          </w:r>
          <w:r w:rsidRPr="00C74790">
            <w:rPr>
              <w:i/>
            </w:rPr>
            <w:t>Land Use Policy</w:t>
          </w:r>
          <w:r w:rsidRPr="00C74790">
            <w:t xml:space="preserve">, </w:t>
          </w:r>
          <w:r w:rsidRPr="00C74790">
            <w:rPr>
              <w:i/>
            </w:rPr>
            <w:t>96</w:t>
          </w:r>
          <w:r w:rsidRPr="00C74790">
            <w:t>, 104715. https://doi.org/10.1016/j.landusepol.2020.104715</w:t>
          </w:r>
        </w:p>
        <w:p w14:paraId="6C27F782" w14:textId="77777777" w:rsidR="00C74790" w:rsidRDefault="00C74790" w:rsidP="00C74790">
          <w:pPr>
            <w:pStyle w:val="CitaviBibliographyEntry"/>
          </w:pPr>
          <w:bookmarkStart w:id="59" w:name="_CTVL0013d8688b4afe94538bdae97647a22c77d"/>
          <w:r>
            <w:t>Reichstein, M., Camps-Valls, G., Stevens, B., Jung, M., Denzler, J., Carvalhais, N., &amp; Prabhat (2019). Deep learning and process understanding for data-driven Earth system science.</w:t>
          </w:r>
          <w:bookmarkEnd w:id="59"/>
          <w:r>
            <w:t xml:space="preserve"> </w:t>
          </w:r>
          <w:r w:rsidRPr="00C74790">
            <w:rPr>
              <w:i/>
            </w:rPr>
            <w:t>Nature</w:t>
          </w:r>
          <w:r w:rsidRPr="00C74790">
            <w:t xml:space="preserve">, </w:t>
          </w:r>
          <w:r w:rsidRPr="00C74790">
            <w:rPr>
              <w:i/>
            </w:rPr>
            <w:t>566</w:t>
          </w:r>
          <w:r w:rsidRPr="00C74790">
            <w:t>(7743), 195–204. https://doi.org/10.1038/s41586-019-0912-1</w:t>
          </w:r>
        </w:p>
        <w:p w14:paraId="7B0B9DCE" w14:textId="77777777" w:rsidR="00C74790" w:rsidRDefault="00C74790" w:rsidP="00C74790">
          <w:pPr>
            <w:pStyle w:val="CitaviBibliographyEntry"/>
          </w:pPr>
          <w:bookmarkStart w:id="60" w:name="_CTVL00182ddfddeb0da4c408dbdf9e51c213a17"/>
          <w:r>
            <w:t>Ronneberger, O., Fischer, P., &amp; Brox, T. (2015). U-Net: Convolutional Networks for Biomedical Image Segmentation,</w:t>
          </w:r>
          <w:bookmarkEnd w:id="60"/>
          <w:r>
            <w:t xml:space="preserve"> </w:t>
          </w:r>
          <w:r w:rsidRPr="00C74790">
            <w:rPr>
              <w:i/>
            </w:rPr>
            <w:t>9351</w:t>
          </w:r>
          <w:r w:rsidRPr="00C74790">
            <w:t>, 234–241. https://doi.org/10.1007/978-3-319-24574-4_28</w:t>
          </w:r>
        </w:p>
        <w:p w14:paraId="1C4C6A79" w14:textId="77777777" w:rsidR="00C74790" w:rsidRDefault="00C74790" w:rsidP="00C74790">
          <w:pPr>
            <w:pStyle w:val="CitaviBibliographyEntry"/>
          </w:pPr>
          <w:bookmarkStart w:id="61" w:name="_CTVL001bebcf747c222448eaa3aa4600eedbe82"/>
          <w:r>
            <w:t>Roodposhti, M. S., Aryal, J., &amp; Bryan, B. A. (2019). A novel algorithm for calculating transition potential in cellular automata models of land-use/cover change.</w:t>
          </w:r>
          <w:bookmarkEnd w:id="61"/>
          <w:r>
            <w:t xml:space="preserve"> </w:t>
          </w:r>
          <w:r w:rsidRPr="00C74790">
            <w:rPr>
              <w:i/>
            </w:rPr>
            <w:t>Environmental Modelling &amp; Software</w:t>
          </w:r>
          <w:r w:rsidRPr="00C74790">
            <w:t xml:space="preserve">, </w:t>
          </w:r>
          <w:r w:rsidRPr="00C74790">
            <w:rPr>
              <w:i/>
            </w:rPr>
            <w:t>112</w:t>
          </w:r>
          <w:r w:rsidRPr="00C74790">
            <w:t>, 70–81. https://doi.org/10.1016/j.envsoft.2018.10.006</w:t>
          </w:r>
        </w:p>
        <w:p w14:paraId="5E904054" w14:textId="77777777" w:rsidR="00C74790" w:rsidRDefault="00C74790" w:rsidP="00C74790">
          <w:pPr>
            <w:pStyle w:val="CitaviBibliographyEntry"/>
          </w:pPr>
          <w:bookmarkStart w:id="62" w:name="_CTVL001cb8c8558228a425e88a0ff5b82d0ccde"/>
          <w:r>
            <w:t>Roodposhti, M. S., Hewitt, R. J., &amp; Bryan, B. A. (2020). Towards automatic calibration of neighbourhood influence in cellular automata land-use models.</w:t>
          </w:r>
          <w:bookmarkEnd w:id="62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79</w:t>
          </w:r>
          <w:r w:rsidRPr="00C74790">
            <w:t>, 101416. https://doi.org/10.1016/j.compenvurbsys.2019.101416</w:t>
          </w:r>
        </w:p>
        <w:p w14:paraId="626B7790" w14:textId="77777777" w:rsidR="00C74790" w:rsidRDefault="00C74790" w:rsidP="00C74790">
          <w:pPr>
            <w:pStyle w:val="CitaviBibliographyEntry"/>
          </w:pPr>
          <w:bookmarkStart w:id="63" w:name="_CTVL00191229b48dff64de6acc761328b2ced8f"/>
          <w:r>
            <w:t>Ruiz Hernandez, I. E., &amp; Shi, W. (2018). A Random Forests classification method for urban land-use mapping integrating spatial metrics and texture analysis.</w:t>
          </w:r>
          <w:bookmarkEnd w:id="63"/>
          <w:r>
            <w:t xml:space="preserve"> </w:t>
          </w:r>
          <w:r w:rsidRPr="00C74790">
            <w:rPr>
              <w:i/>
            </w:rPr>
            <w:t>International Journal of Remote Sensing</w:t>
          </w:r>
          <w:r w:rsidRPr="00C74790">
            <w:t xml:space="preserve">, </w:t>
          </w:r>
          <w:r w:rsidRPr="00C74790">
            <w:rPr>
              <w:i/>
            </w:rPr>
            <w:t>39</w:t>
          </w:r>
          <w:r w:rsidRPr="00C74790">
            <w:t>(4), 1175–1198. https://doi.org/10.1080/01431161.2017.1395968</w:t>
          </w:r>
        </w:p>
        <w:p w14:paraId="089BF9FF" w14:textId="77777777" w:rsidR="00C74790" w:rsidRDefault="00C74790" w:rsidP="00C74790">
          <w:pPr>
            <w:pStyle w:val="CitaviBibliographyEntry"/>
          </w:pPr>
          <w:bookmarkStart w:id="64" w:name="_CTVL001a45bf0c43e814177b1fd3c80823c483a"/>
          <w:r>
            <w:t>Sergey Ioffe, &amp; Christian Szegedy (2015). Batch Normalization: Accelerating Deep Network Training by Reducing Internal Covariate Shift.</w:t>
          </w:r>
          <w:bookmarkEnd w:id="64"/>
          <w:r>
            <w:t xml:space="preserve"> </w:t>
          </w:r>
          <w:r w:rsidRPr="00C74790">
            <w:rPr>
              <w:i/>
            </w:rPr>
            <w:t>International Conference on Machine Learning</w:t>
          </w:r>
          <w:r w:rsidRPr="00C74790">
            <w:t>, 448–456. Retrieved from http://proceedings.mlr.press/v37/ioffe15.html</w:t>
          </w:r>
        </w:p>
        <w:p w14:paraId="06854033" w14:textId="77777777" w:rsidR="00C74790" w:rsidRDefault="00C74790" w:rsidP="00C74790">
          <w:pPr>
            <w:pStyle w:val="CitaviBibliographyEntry"/>
          </w:pPr>
          <w:bookmarkStart w:id="65" w:name="_CTVL001e888dc529cab4d41a4ddf857ce17d0fd"/>
          <w:r>
            <w:t>Shafizadeh-Moghadam, H., Asghari, A., Tayyebi, A., &amp; Taleai, M. (2017). Coupling machine learning, tree-based and statistical models with cellular automata to simulate urban growth.</w:t>
          </w:r>
          <w:bookmarkEnd w:id="65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64</w:t>
          </w:r>
          <w:r w:rsidRPr="00C74790">
            <w:t>, 297–308. https://doi.org/10.1016/j.compenvurbsys.2017.04.002</w:t>
          </w:r>
        </w:p>
        <w:p w14:paraId="024ACA07" w14:textId="77777777" w:rsidR="00C74790" w:rsidRDefault="00C74790" w:rsidP="00C74790">
          <w:pPr>
            <w:pStyle w:val="CitaviBibliographyEntry"/>
          </w:pPr>
          <w:bookmarkStart w:id="66" w:name="_CTVL001d7f28624fda74ab7bb2f2dcef295cb33"/>
          <w:r>
            <w:t>Shaw, B. J., van Vliet, J., &amp; Verburg, P. H. (2020). The peri-urbanization of Europe: A systematic review of a multifaceted process.</w:t>
          </w:r>
          <w:bookmarkEnd w:id="66"/>
          <w:r>
            <w:t xml:space="preserve"> </w:t>
          </w:r>
          <w:r w:rsidRPr="00C74790">
            <w:rPr>
              <w:i/>
            </w:rPr>
            <w:t>Landscape and Urban Planning</w:t>
          </w:r>
          <w:r w:rsidRPr="00C74790">
            <w:t xml:space="preserve">, </w:t>
          </w:r>
          <w:r w:rsidRPr="00C74790">
            <w:rPr>
              <w:i/>
            </w:rPr>
            <w:t>196</w:t>
          </w:r>
          <w:r w:rsidRPr="00C74790">
            <w:t>, 103733. https://doi.org/10.1016/j.landurbplan.2019.103733</w:t>
          </w:r>
        </w:p>
        <w:p w14:paraId="53647F2A" w14:textId="77777777" w:rsidR="00C74790" w:rsidRDefault="00C74790" w:rsidP="00C74790">
          <w:pPr>
            <w:pStyle w:val="CitaviBibliographyEntry"/>
          </w:pPr>
          <w:bookmarkStart w:id="67" w:name="_CTVL0012fe5968f0dba4b398e1e284bdfa22ddb"/>
          <w:r>
            <w:t>Singh, M., Kumar, B., Rao, S., Gill, S. S., Chattopadhyay, R., Nanjundiah, R. S., &amp; Niyogi, D. (2021). Deep learning for improved global precipitation in numerical weather prediction systems.</w:t>
          </w:r>
        </w:p>
        <w:p w14:paraId="687EB663" w14:textId="77777777" w:rsidR="00C74790" w:rsidRDefault="00C74790" w:rsidP="00C74790">
          <w:pPr>
            <w:pStyle w:val="CitaviBibliographyEntry"/>
          </w:pPr>
          <w:bookmarkStart w:id="68" w:name="_CTVL0011d1dec32c2fc49e0904b17978060ca38"/>
          <w:bookmarkEnd w:id="67"/>
          <w:r>
            <w:lastRenderedPageBreak/>
            <w:t>Tong, X., &amp; Feng, Y. (2020). A review of assessment methods for cellular automata models of land-use change and urban growth.</w:t>
          </w:r>
          <w:bookmarkEnd w:id="68"/>
          <w:r>
            <w:t xml:space="preserve"> </w:t>
          </w:r>
          <w:r w:rsidRPr="00C74790">
            <w:rPr>
              <w:i/>
            </w:rPr>
            <w:t>International Journal of Geographical Information Science</w:t>
          </w:r>
          <w:r w:rsidRPr="00C74790">
            <w:t xml:space="preserve">, </w:t>
          </w:r>
          <w:r w:rsidRPr="00C74790">
            <w:rPr>
              <w:i/>
            </w:rPr>
            <w:t>34</w:t>
          </w:r>
          <w:r w:rsidRPr="00C74790">
            <w:t>(5), 866–898. https://doi.org/10.1080/13658816.2019.1684499</w:t>
          </w:r>
        </w:p>
        <w:p w14:paraId="39602053" w14:textId="77777777" w:rsidR="00C74790" w:rsidRDefault="00C74790" w:rsidP="00C74790">
          <w:pPr>
            <w:pStyle w:val="CitaviBibliographyEntry"/>
          </w:pPr>
          <w:bookmarkStart w:id="69" w:name="_CTVL001bac0905f8eb74a3c911374d735fa7ece"/>
          <w:r>
            <w:t>Tripathy, P., &amp; Kumar, A. (2019). Monitoring and modelling spatio-temporal urban growth of Delhi using Cellular Automata and geoinformatics.</w:t>
          </w:r>
          <w:bookmarkEnd w:id="69"/>
          <w:r>
            <w:t xml:space="preserve"> </w:t>
          </w:r>
          <w:r w:rsidRPr="00C74790">
            <w:rPr>
              <w:i/>
            </w:rPr>
            <w:t>Cities</w:t>
          </w:r>
          <w:r w:rsidRPr="00C74790">
            <w:t xml:space="preserve">, </w:t>
          </w:r>
          <w:r w:rsidRPr="00C74790">
            <w:rPr>
              <w:i/>
            </w:rPr>
            <w:t>90</w:t>
          </w:r>
          <w:r w:rsidRPr="00C74790">
            <w:t>, 52–63. https://doi.org/10.1016/j.cities.2019.01.021</w:t>
          </w:r>
        </w:p>
        <w:p w14:paraId="2861315F" w14:textId="77777777" w:rsidR="00C74790" w:rsidRDefault="00C74790" w:rsidP="00C74790">
          <w:pPr>
            <w:pStyle w:val="CitaviBibliographyEntry"/>
          </w:pPr>
          <w:bookmarkStart w:id="70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70"/>
          <w:r>
            <w:t xml:space="preserve"> </w:t>
          </w:r>
          <w:r w:rsidRPr="00C74790">
            <w:rPr>
              <w:i/>
            </w:rPr>
            <w:t>Geografisk Tidsskrift-Danish Journal of Geography</w:t>
          </w:r>
          <w:r w:rsidRPr="00C74790">
            <w:t xml:space="preserve">, </w:t>
          </w:r>
          <w:r w:rsidRPr="00C74790">
            <w:rPr>
              <w:i/>
            </w:rPr>
            <w:t>120</w:t>
          </w:r>
          <w:r w:rsidRPr="00C74790">
            <w:t>(2), 156–173. https://doi.org/10.1080/00167223.2020.1823867</w:t>
          </w:r>
        </w:p>
        <w:p w14:paraId="147D8F7F" w14:textId="77777777" w:rsidR="00C74790" w:rsidRDefault="00C74790" w:rsidP="00C74790">
          <w:pPr>
            <w:pStyle w:val="CitaviBibliographyEntry"/>
          </w:pPr>
          <w:bookmarkStart w:id="71" w:name="_CTVL0014a8a36f12df6438d9e586bc4273e1f5a"/>
          <w:r>
            <w:t>Wang, H. [Haijun], Guo, J., Zhang, B., &amp; Zeng, H. (2021). Simulating urban land growth by incorporating historical information into a cellular automata model.</w:t>
          </w:r>
          <w:bookmarkEnd w:id="71"/>
          <w:r>
            <w:t xml:space="preserve"> </w:t>
          </w:r>
          <w:r w:rsidRPr="00C74790">
            <w:rPr>
              <w:i/>
            </w:rPr>
            <w:t>Landscape and Urban Planning</w:t>
          </w:r>
          <w:r w:rsidRPr="00C74790">
            <w:t xml:space="preserve">, </w:t>
          </w:r>
          <w:r w:rsidRPr="00C74790">
            <w:rPr>
              <w:i/>
            </w:rPr>
            <w:t>214</w:t>
          </w:r>
          <w:r w:rsidRPr="00C74790">
            <w:t>, 104168. https://doi.org/10.1016/j.landurbplan.2021.104168</w:t>
          </w:r>
        </w:p>
        <w:p w14:paraId="190259A2" w14:textId="77777777" w:rsidR="00C74790" w:rsidRDefault="00C74790" w:rsidP="00C74790">
          <w:pPr>
            <w:pStyle w:val="CitaviBibliographyEntry"/>
          </w:pPr>
          <w:bookmarkStart w:id="72" w:name="_CTVL001260e6eb4777d4861a6ac630e36e7160d"/>
          <w:r>
            <w:t>Wang, J., Hadjikakou, M., &amp; Bryan, B. A. (2021). Consistent, accurate, high resolution, long time-series mapping of built-up land in the North China Plain.</w:t>
          </w:r>
          <w:bookmarkEnd w:id="72"/>
          <w:r>
            <w:t xml:space="preserve"> </w:t>
          </w:r>
          <w:r w:rsidRPr="00C74790">
            <w:rPr>
              <w:i/>
            </w:rPr>
            <w:t>GIScience &amp; Remote Sensing</w:t>
          </w:r>
          <w:r w:rsidRPr="00C74790">
            <w:t>, 1–17. https://doi.org/10.1080/15481603.2021.1948275</w:t>
          </w:r>
        </w:p>
        <w:p w14:paraId="44AA4A62" w14:textId="77777777" w:rsidR="00C74790" w:rsidRDefault="00C74790" w:rsidP="00C74790">
          <w:pPr>
            <w:pStyle w:val="CitaviBibliographyEntry"/>
          </w:pPr>
          <w:bookmarkStart w:id="73" w:name="_CTVL001cd24708f3dea4a0b9cd81874668bf6c6"/>
          <w:r>
            <w:t>Wang, R., Feng, Y., Wei, Y., Tong, X., Zhai, S., Zhou, Y., &amp; Wu, P. (2021). A comparison of proximity and accessibility drivers in simulating dynamic urban growth.</w:t>
          </w:r>
          <w:bookmarkEnd w:id="73"/>
          <w:r>
            <w:t xml:space="preserve"> </w:t>
          </w:r>
          <w:r w:rsidRPr="00C74790">
            <w:rPr>
              <w:i/>
            </w:rPr>
            <w:t>Transactions in GIS</w:t>
          </w:r>
          <w:r w:rsidRPr="00C74790">
            <w:t xml:space="preserve">, </w:t>
          </w:r>
          <w:r w:rsidRPr="00C74790">
            <w:rPr>
              <w:i/>
            </w:rPr>
            <w:t>25</w:t>
          </w:r>
          <w:r w:rsidRPr="00C74790">
            <w:t>(2), 923–947. https://doi.org/10.1111/tgis.12707</w:t>
          </w:r>
        </w:p>
        <w:p w14:paraId="1DF70F86" w14:textId="77777777" w:rsidR="00C74790" w:rsidRDefault="00C74790" w:rsidP="00C74790">
          <w:pPr>
            <w:pStyle w:val="CitaviBibliographyEntry"/>
          </w:pPr>
          <w:bookmarkStart w:id="74" w:name="_CTVL0019619eedebde64338a1171575c432152c"/>
          <w:r>
            <w:t>Xia, C., &amp; Zhang, B. (2021). Exploring the effects of partitioned transition rules upon urban growth simulation in a megacity region: a comparative study of cellular automata-based models in the Greater Wuhan Area.</w:t>
          </w:r>
          <w:bookmarkEnd w:id="74"/>
          <w:r>
            <w:t xml:space="preserve"> </w:t>
          </w:r>
          <w:r w:rsidRPr="00C74790">
            <w:rPr>
              <w:i/>
            </w:rPr>
            <w:t>GIScience &amp; Remote Sensing</w:t>
          </w:r>
          <w:r w:rsidRPr="00C74790">
            <w:t>, 1–24. https://doi.org/10.1080/15481603.2021.1933714</w:t>
          </w:r>
        </w:p>
        <w:p w14:paraId="57F38C86" w14:textId="77777777" w:rsidR="00C74790" w:rsidRDefault="00C74790" w:rsidP="00C74790">
          <w:pPr>
            <w:pStyle w:val="CitaviBibliographyEntry"/>
          </w:pPr>
          <w:bookmarkStart w:id="75" w:name="_CTVL001c5af400da2fd45718639781b57c8b886"/>
          <w:r>
            <w:t>Xing, W., Qian, Y., Guan, X., Yang, T., &amp; Wu, H. (2020). A novel cellular automata model integrated with deep learning for dynamic spatio-temporal land use change simulation.</w:t>
          </w:r>
          <w:bookmarkEnd w:id="75"/>
          <w:r>
            <w:t xml:space="preserve"> </w:t>
          </w:r>
          <w:r w:rsidRPr="00C74790">
            <w:rPr>
              <w:i/>
            </w:rPr>
            <w:t>Computers &amp; Geosciences</w:t>
          </w:r>
          <w:r w:rsidRPr="00C74790">
            <w:t xml:space="preserve">, </w:t>
          </w:r>
          <w:r w:rsidRPr="00C74790">
            <w:rPr>
              <w:i/>
            </w:rPr>
            <w:t>137</w:t>
          </w:r>
          <w:r w:rsidRPr="00C74790">
            <w:t>, 104430. https://doi.org/10.1016/j.cageo.2020.104430</w:t>
          </w:r>
        </w:p>
        <w:p w14:paraId="51AD13C0" w14:textId="77777777" w:rsidR="00C74790" w:rsidRDefault="00C74790" w:rsidP="00C74790">
          <w:pPr>
            <w:pStyle w:val="CitaviBibliographyEntry"/>
          </w:pPr>
          <w:bookmarkStart w:id="76" w:name="_CTVL0013bcb8ce9991b4d3895557805498274cf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Zifeng] (2020). From cities to super mega city regions in China in a new wave of urbanisation and economic transition: Issues and challenges.</w:t>
          </w:r>
          <w:bookmarkEnd w:id="76"/>
          <w:r>
            <w:t xml:space="preserve"> </w:t>
          </w:r>
          <w:r w:rsidRPr="00C74790">
            <w:rPr>
              <w:i/>
            </w:rPr>
            <w:t>Urban Studies</w:t>
          </w:r>
          <w:r w:rsidRPr="00C74790">
            <w:t xml:space="preserve">, </w:t>
          </w:r>
          <w:r w:rsidRPr="00C74790">
            <w:rPr>
              <w:i/>
            </w:rPr>
            <w:t>57</w:t>
          </w:r>
          <w:r w:rsidRPr="00C74790">
            <w:t>(3), 636–654. https://doi.org/10.1177/0042098019879566</w:t>
          </w:r>
        </w:p>
        <w:p w14:paraId="6BAB6511" w14:textId="77777777" w:rsidR="00C74790" w:rsidRDefault="00C74790" w:rsidP="00C74790">
          <w:pPr>
            <w:pStyle w:val="CitaviBibliographyEntry"/>
          </w:pPr>
          <w:bookmarkStart w:id="77" w:name="_CTVL00103677faf018e49f98ef4a539c0b154f4"/>
          <w:r>
            <w:t>Yu, J., Hagen-Zanker, A., Santitissadeekorn, N., &amp; Hughes, S. (2021). Calibration of cellular automata urban growth models from urban genesis onwards - a novel application of Markov chain Monte Carlo approximate Bayesian computation.</w:t>
          </w:r>
          <w:bookmarkEnd w:id="77"/>
          <w:r>
            <w:t xml:space="preserve"> </w:t>
          </w:r>
          <w:r w:rsidRPr="00C74790">
            <w:rPr>
              <w:i/>
            </w:rPr>
            <w:t>Computers, Environment and Urban Systems</w:t>
          </w:r>
          <w:r w:rsidRPr="00C74790">
            <w:t xml:space="preserve">, </w:t>
          </w:r>
          <w:r w:rsidRPr="00C74790">
            <w:rPr>
              <w:i/>
            </w:rPr>
            <w:t>90</w:t>
          </w:r>
          <w:r w:rsidRPr="00C74790">
            <w:t>, 101689. https://doi.org/10.1016/j.compenvurbsys.2021.101689</w:t>
          </w:r>
        </w:p>
        <w:p w14:paraId="648C46A5" w14:textId="77777777" w:rsidR="00C74790" w:rsidRDefault="00C74790" w:rsidP="00C74790">
          <w:pPr>
            <w:pStyle w:val="CitaviBibliographyEntry"/>
          </w:pPr>
          <w:bookmarkStart w:id="78" w:name="_CTVL001788418cd3ffa41beb0a118013c6a80c5"/>
          <w:r>
            <w:t>Zeiler, M. D., &amp; Fergus, R. (2013, November 13).</w:t>
          </w:r>
          <w:bookmarkEnd w:id="78"/>
          <w:r>
            <w:t xml:space="preserve"> </w:t>
          </w:r>
          <w:r w:rsidRPr="00C74790">
            <w:rPr>
              <w:i/>
            </w:rPr>
            <w:t>Visualizing and Understanding Convolutional Networks</w:t>
          </w:r>
          <w:r w:rsidRPr="00C74790">
            <w:t xml:space="preserve">. Retrieved from https://arxiv.org/pdf/1311.2901 </w:t>
          </w:r>
        </w:p>
        <w:p w14:paraId="365186BB" w14:textId="77777777" w:rsidR="00C74790" w:rsidRDefault="00C74790" w:rsidP="00C74790">
          <w:pPr>
            <w:pStyle w:val="CitaviBibliographyEntry"/>
          </w:pPr>
          <w:bookmarkStart w:id="79" w:name="_CTVL001ab0bb70f97b34949b902fdbbcee3ecea"/>
          <w:r>
            <w:t>Zeller, V., Towa, E., Degrez, M., &amp; Achten, W. M. J. (2019). Urban waste flows and their potential for a circular economy model at city-region level.</w:t>
          </w:r>
          <w:bookmarkEnd w:id="79"/>
          <w:r>
            <w:t xml:space="preserve"> </w:t>
          </w:r>
          <w:r w:rsidRPr="00C74790">
            <w:rPr>
              <w:i/>
            </w:rPr>
            <w:t>Waste Management (New York, N.Y.)</w:t>
          </w:r>
          <w:r w:rsidRPr="00C74790">
            <w:t xml:space="preserve">, </w:t>
          </w:r>
          <w:r w:rsidRPr="00C74790">
            <w:rPr>
              <w:i/>
            </w:rPr>
            <w:t>83</w:t>
          </w:r>
          <w:r w:rsidRPr="00C74790">
            <w:t>, 83–94. https://doi.org/10.1016/j.wasman.2018.10.034</w:t>
          </w:r>
        </w:p>
        <w:p w14:paraId="5AA17A70" w14:textId="77777777" w:rsidR="00C74790" w:rsidRDefault="00C74790" w:rsidP="00C74790">
          <w:pPr>
            <w:pStyle w:val="CitaviBibliographyEntry"/>
          </w:pPr>
          <w:bookmarkStart w:id="80" w:name="_CTVL0011b5c730b15de401fba503c218fa2026f"/>
          <w:r>
            <w:t>Zhai, Y., Yao, Y., Guan, Q., Liang, X., Li, X. [Xia], Pan, Y., . . . Zhou, J. (2020). Simulating urban land use change by integrating a convolutional neural network with vector-based cellular automata.</w:t>
          </w:r>
          <w:bookmarkEnd w:id="80"/>
          <w:r>
            <w:t xml:space="preserve"> </w:t>
          </w:r>
          <w:r w:rsidRPr="00C74790">
            <w:rPr>
              <w:i/>
            </w:rPr>
            <w:t>International Journal of Geographical Information Science</w:t>
          </w:r>
          <w:r w:rsidRPr="00C74790">
            <w:t xml:space="preserve">, </w:t>
          </w:r>
          <w:r w:rsidRPr="00C74790">
            <w:rPr>
              <w:i/>
            </w:rPr>
            <w:t>34</w:t>
          </w:r>
          <w:r w:rsidRPr="00C74790">
            <w:t>(7), 1475–1499. https://doi.org/10.1080/13658816.2020.1711915</w:t>
          </w:r>
        </w:p>
        <w:p w14:paraId="1725FB93" w14:textId="08ACC5EB" w:rsidR="00733CB8" w:rsidRPr="00424860" w:rsidRDefault="00C74790" w:rsidP="00C74790">
          <w:pPr>
            <w:pStyle w:val="CitaviBibliographyEntry"/>
          </w:pPr>
          <w:bookmarkStart w:id="81" w:name="_CTVL001778f6583532f4a6db1f0194e80a48655"/>
          <w:r>
            <w:t>Zheng, W., Shen, G. Q., Wang, H. [Hao], Hong, J., &amp; Li, Z. (2017). Decision support for sustainable urban renewal: A multi-scale model.</w:t>
          </w:r>
          <w:bookmarkEnd w:id="81"/>
          <w:r>
            <w:t xml:space="preserve"> </w:t>
          </w:r>
          <w:r w:rsidRPr="00C74790">
            <w:rPr>
              <w:i/>
            </w:rPr>
            <w:t>Land Use Policy</w:t>
          </w:r>
          <w:r w:rsidRPr="00C74790">
            <w:t xml:space="preserve">, </w:t>
          </w:r>
          <w:r w:rsidRPr="00C74790">
            <w:rPr>
              <w:i/>
            </w:rPr>
            <w:t>69</w:t>
          </w:r>
          <w:r w:rsidRPr="00C74790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 w:displacedByCustomXml="prev"/>
    <w:sectPr w:rsidR="00733CB8" w:rsidRPr="00424860" w:rsidSect="0096118D">
      <w:footerReference w:type="default" r:id="rId134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17AA5D7" w14:textId="77777777" w:rsidR="00395D31" w:rsidRPr="00424860" w:rsidRDefault="00395D31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18B78C2B" w14:textId="77777777" w:rsidR="00395D31" w:rsidRPr="00424860" w:rsidRDefault="00395D31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2B2EFD63" w14:textId="77777777" w:rsidR="00395D31" w:rsidRPr="00424860" w:rsidRDefault="00395D3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1C3C5D" w:rsidRDefault="001C3C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1C3C5D" w:rsidRDefault="001C3C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8D96B19" w14:textId="77777777" w:rsidR="00395D31" w:rsidRPr="00424860" w:rsidRDefault="00395D31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01E03165" w14:textId="77777777" w:rsidR="00395D31" w:rsidRPr="00424860" w:rsidRDefault="00395D31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20F10844" w14:textId="77777777" w:rsidR="00395D31" w:rsidRPr="00424860" w:rsidRDefault="00395D31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8"/>
  </w:num>
  <w:num w:numId="14">
    <w:abstractNumId w:val="13"/>
  </w:num>
  <w:num w:numId="15">
    <w:abstractNumId w:val="14"/>
  </w:num>
  <w:num w:numId="16">
    <w:abstractNumId w:val="11"/>
  </w:num>
  <w:num w:numId="17">
    <w:abstractNumId w:val="16"/>
  </w:num>
  <w:num w:numId="18">
    <w:abstractNumId w:val="17"/>
  </w:num>
  <w:num w:numId="1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hideSpellingErrors/>
  <w:hideGrammaticalErrors/>
  <w:defaultTabStop w:val="720"/>
  <w:characterSpacingControl w:val="doNotCompress"/>
  <w:hdrShapeDefaults>
    <o:shapedefaults v:ext="edit" spidmax="14337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kwNDCqBQCtbVk/LgAAAA==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5136"/>
    <w:rsid w:val="000068A7"/>
    <w:rsid w:val="00006B83"/>
    <w:rsid w:val="00006D87"/>
    <w:rsid w:val="00006E90"/>
    <w:rsid w:val="00006FDF"/>
    <w:rsid w:val="000074FD"/>
    <w:rsid w:val="00007605"/>
    <w:rsid w:val="000077B7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5233"/>
    <w:rsid w:val="00015B8B"/>
    <w:rsid w:val="0001653C"/>
    <w:rsid w:val="0001659B"/>
    <w:rsid w:val="0001695E"/>
    <w:rsid w:val="00016D35"/>
    <w:rsid w:val="000171A2"/>
    <w:rsid w:val="00017B03"/>
    <w:rsid w:val="0002005A"/>
    <w:rsid w:val="000202A3"/>
    <w:rsid w:val="00020708"/>
    <w:rsid w:val="000209C3"/>
    <w:rsid w:val="00021B09"/>
    <w:rsid w:val="00021B7D"/>
    <w:rsid w:val="00021CD4"/>
    <w:rsid w:val="00021D95"/>
    <w:rsid w:val="00022208"/>
    <w:rsid w:val="000223E5"/>
    <w:rsid w:val="00022489"/>
    <w:rsid w:val="000228A1"/>
    <w:rsid w:val="00023505"/>
    <w:rsid w:val="00023C12"/>
    <w:rsid w:val="00023F3A"/>
    <w:rsid w:val="00024799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3334"/>
    <w:rsid w:val="00033E43"/>
    <w:rsid w:val="00035108"/>
    <w:rsid w:val="00035D15"/>
    <w:rsid w:val="000368FA"/>
    <w:rsid w:val="00036B5C"/>
    <w:rsid w:val="0003736B"/>
    <w:rsid w:val="00037664"/>
    <w:rsid w:val="0003777C"/>
    <w:rsid w:val="000378AE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B90"/>
    <w:rsid w:val="00051547"/>
    <w:rsid w:val="000517E2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135"/>
    <w:rsid w:val="00055E0F"/>
    <w:rsid w:val="00056174"/>
    <w:rsid w:val="000567F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C32"/>
    <w:rsid w:val="00071F02"/>
    <w:rsid w:val="00071FFD"/>
    <w:rsid w:val="000727FE"/>
    <w:rsid w:val="000739E0"/>
    <w:rsid w:val="00074878"/>
    <w:rsid w:val="00074ABC"/>
    <w:rsid w:val="00074D39"/>
    <w:rsid w:val="000751FE"/>
    <w:rsid w:val="00075458"/>
    <w:rsid w:val="000755CC"/>
    <w:rsid w:val="000755FD"/>
    <w:rsid w:val="00076252"/>
    <w:rsid w:val="000765F2"/>
    <w:rsid w:val="00076BDC"/>
    <w:rsid w:val="00076FCF"/>
    <w:rsid w:val="00077630"/>
    <w:rsid w:val="00077718"/>
    <w:rsid w:val="00077A0E"/>
    <w:rsid w:val="00077AEA"/>
    <w:rsid w:val="00080352"/>
    <w:rsid w:val="0008049F"/>
    <w:rsid w:val="00080972"/>
    <w:rsid w:val="00081A47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B"/>
    <w:rsid w:val="0009600B"/>
    <w:rsid w:val="00096A5F"/>
    <w:rsid w:val="000972E2"/>
    <w:rsid w:val="00097375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B7EFC"/>
    <w:rsid w:val="000C07E2"/>
    <w:rsid w:val="000C0BCB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90E"/>
    <w:rsid w:val="000C6775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629"/>
    <w:rsid w:val="000E0A4A"/>
    <w:rsid w:val="000E0ADF"/>
    <w:rsid w:val="000E0BCC"/>
    <w:rsid w:val="000E1016"/>
    <w:rsid w:val="000E1B46"/>
    <w:rsid w:val="000E1BDD"/>
    <w:rsid w:val="000E2300"/>
    <w:rsid w:val="000E2B5D"/>
    <w:rsid w:val="000E2F4B"/>
    <w:rsid w:val="000E45C4"/>
    <w:rsid w:val="000E4827"/>
    <w:rsid w:val="000E4992"/>
    <w:rsid w:val="000E4C75"/>
    <w:rsid w:val="000E5028"/>
    <w:rsid w:val="000E545F"/>
    <w:rsid w:val="000E546E"/>
    <w:rsid w:val="000E59F9"/>
    <w:rsid w:val="000E5A8C"/>
    <w:rsid w:val="000E7077"/>
    <w:rsid w:val="000E76B9"/>
    <w:rsid w:val="000E791E"/>
    <w:rsid w:val="000E7A65"/>
    <w:rsid w:val="000E7B8F"/>
    <w:rsid w:val="000F0101"/>
    <w:rsid w:val="000F0565"/>
    <w:rsid w:val="000F10D5"/>
    <w:rsid w:val="000F14C6"/>
    <w:rsid w:val="000F245B"/>
    <w:rsid w:val="000F2AD1"/>
    <w:rsid w:val="000F31E8"/>
    <w:rsid w:val="000F36C7"/>
    <w:rsid w:val="000F3791"/>
    <w:rsid w:val="000F3AC2"/>
    <w:rsid w:val="000F3BD9"/>
    <w:rsid w:val="000F3CD1"/>
    <w:rsid w:val="000F4281"/>
    <w:rsid w:val="000F46C8"/>
    <w:rsid w:val="000F52F1"/>
    <w:rsid w:val="000F53F4"/>
    <w:rsid w:val="000F56CB"/>
    <w:rsid w:val="000F5F70"/>
    <w:rsid w:val="000F6450"/>
    <w:rsid w:val="000F6783"/>
    <w:rsid w:val="000F6BBD"/>
    <w:rsid w:val="00100305"/>
    <w:rsid w:val="00100468"/>
    <w:rsid w:val="001004BE"/>
    <w:rsid w:val="001017A4"/>
    <w:rsid w:val="00103F90"/>
    <w:rsid w:val="00104263"/>
    <w:rsid w:val="00104384"/>
    <w:rsid w:val="001043DD"/>
    <w:rsid w:val="00105515"/>
    <w:rsid w:val="00106324"/>
    <w:rsid w:val="0010637B"/>
    <w:rsid w:val="00106490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41BC"/>
    <w:rsid w:val="00114624"/>
    <w:rsid w:val="00116435"/>
    <w:rsid w:val="001165CE"/>
    <w:rsid w:val="00116BE9"/>
    <w:rsid w:val="00117058"/>
    <w:rsid w:val="00117B58"/>
    <w:rsid w:val="00117C0A"/>
    <w:rsid w:val="00117F59"/>
    <w:rsid w:val="0012033C"/>
    <w:rsid w:val="001203A1"/>
    <w:rsid w:val="00120AE1"/>
    <w:rsid w:val="00121792"/>
    <w:rsid w:val="00121B64"/>
    <w:rsid w:val="00121FC9"/>
    <w:rsid w:val="0012221C"/>
    <w:rsid w:val="0012266A"/>
    <w:rsid w:val="00122BBF"/>
    <w:rsid w:val="00122FFC"/>
    <w:rsid w:val="001238E6"/>
    <w:rsid w:val="001244D2"/>
    <w:rsid w:val="00125475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F2B"/>
    <w:rsid w:val="00134191"/>
    <w:rsid w:val="00134438"/>
    <w:rsid w:val="00134507"/>
    <w:rsid w:val="001347C2"/>
    <w:rsid w:val="00134FE6"/>
    <w:rsid w:val="00135C6A"/>
    <w:rsid w:val="001364B8"/>
    <w:rsid w:val="00136558"/>
    <w:rsid w:val="00137EDC"/>
    <w:rsid w:val="001405A3"/>
    <w:rsid w:val="001408F5"/>
    <w:rsid w:val="00140D5B"/>
    <w:rsid w:val="00141BE6"/>
    <w:rsid w:val="0014351B"/>
    <w:rsid w:val="00143778"/>
    <w:rsid w:val="00143B92"/>
    <w:rsid w:val="00143D73"/>
    <w:rsid w:val="0014430C"/>
    <w:rsid w:val="00145BA3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AD3"/>
    <w:rsid w:val="0015422C"/>
    <w:rsid w:val="001543DC"/>
    <w:rsid w:val="001546E1"/>
    <w:rsid w:val="0015488E"/>
    <w:rsid w:val="00154F56"/>
    <w:rsid w:val="001552F4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C8"/>
    <w:rsid w:val="00161A95"/>
    <w:rsid w:val="00161B58"/>
    <w:rsid w:val="001625A3"/>
    <w:rsid w:val="00162677"/>
    <w:rsid w:val="00162DDB"/>
    <w:rsid w:val="00162E73"/>
    <w:rsid w:val="001631A3"/>
    <w:rsid w:val="00163685"/>
    <w:rsid w:val="00163D65"/>
    <w:rsid w:val="00163DEB"/>
    <w:rsid w:val="00164073"/>
    <w:rsid w:val="001642A6"/>
    <w:rsid w:val="001656A5"/>
    <w:rsid w:val="00165C97"/>
    <w:rsid w:val="00165E91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D28"/>
    <w:rsid w:val="001709DB"/>
    <w:rsid w:val="00170E7E"/>
    <w:rsid w:val="001712D8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6133"/>
    <w:rsid w:val="001865B6"/>
    <w:rsid w:val="001879CE"/>
    <w:rsid w:val="00190561"/>
    <w:rsid w:val="00190623"/>
    <w:rsid w:val="0019062D"/>
    <w:rsid w:val="00190719"/>
    <w:rsid w:val="00190DBD"/>
    <w:rsid w:val="0019190F"/>
    <w:rsid w:val="00191D81"/>
    <w:rsid w:val="00191F21"/>
    <w:rsid w:val="0019264E"/>
    <w:rsid w:val="00192692"/>
    <w:rsid w:val="001926B1"/>
    <w:rsid w:val="00193404"/>
    <w:rsid w:val="00193466"/>
    <w:rsid w:val="001939F1"/>
    <w:rsid w:val="001941DA"/>
    <w:rsid w:val="0019456F"/>
    <w:rsid w:val="00194729"/>
    <w:rsid w:val="00194ACE"/>
    <w:rsid w:val="00194F1C"/>
    <w:rsid w:val="001957CF"/>
    <w:rsid w:val="00195FA1"/>
    <w:rsid w:val="00196940"/>
    <w:rsid w:val="00196A29"/>
    <w:rsid w:val="0019756A"/>
    <w:rsid w:val="00197872"/>
    <w:rsid w:val="00197F9B"/>
    <w:rsid w:val="001A03CB"/>
    <w:rsid w:val="001A073A"/>
    <w:rsid w:val="001A099A"/>
    <w:rsid w:val="001A1FD7"/>
    <w:rsid w:val="001A2471"/>
    <w:rsid w:val="001A2576"/>
    <w:rsid w:val="001A2C4C"/>
    <w:rsid w:val="001A3ADC"/>
    <w:rsid w:val="001A3C7C"/>
    <w:rsid w:val="001A3FB3"/>
    <w:rsid w:val="001A4289"/>
    <w:rsid w:val="001A4309"/>
    <w:rsid w:val="001A48BB"/>
    <w:rsid w:val="001A4EAF"/>
    <w:rsid w:val="001A52A7"/>
    <w:rsid w:val="001A5F3A"/>
    <w:rsid w:val="001A65B5"/>
    <w:rsid w:val="001A6857"/>
    <w:rsid w:val="001A68B1"/>
    <w:rsid w:val="001A6C8C"/>
    <w:rsid w:val="001A6CE7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97B"/>
    <w:rsid w:val="001B3F42"/>
    <w:rsid w:val="001B3F54"/>
    <w:rsid w:val="001B40EC"/>
    <w:rsid w:val="001B4F94"/>
    <w:rsid w:val="001B52EC"/>
    <w:rsid w:val="001B544F"/>
    <w:rsid w:val="001B553D"/>
    <w:rsid w:val="001B5C2D"/>
    <w:rsid w:val="001B5E02"/>
    <w:rsid w:val="001B5E73"/>
    <w:rsid w:val="001B69AA"/>
    <w:rsid w:val="001B6AB9"/>
    <w:rsid w:val="001B754A"/>
    <w:rsid w:val="001B7630"/>
    <w:rsid w:val="001B76BC"/>
    <w:rsid w:val="001C015C"/>
    <w:rsid w:val="001C09D3"/>
    <w:rsid w:val="001C1197"/>
    <w:rsid w:val="001C119D"/>
    <w:rsid w:val="001C1C05"/>
    <w:rsid w:val="001C1CE7"/>
    <w:rsid w:val="001C2309"/>
    <w:rsid w:val="001C2CFF"/>
    <w:rsid w:val="001C38AF"/>
    <w:rsid w:val="001C3C5D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53CE"/>
    <w:rsid w:val="001D56C7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E"/>
    <w:rsid w:val="001E454D"/>
    <w:rsid w:val="001E4AAF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C35"/>
    <w:rsid w:val="001F37F5"/>
    <w:rsid w:val="001F38AC"/>
    <w:rsid w:val="001F4775"/>
    <w:rsid w:val="001F4E6C"/>
    <w:rsid w:val="001F5054"/>
    <w:rsid w:val="001F61CD"/>
    <w:rsid w:val="001F6453"/>
    <w:rsid w:val="001F7584"/>
    <w:rsid w:val="001F7AB9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FF8"/>
    <w:rsid w:val="00212187"/>
    <w:rsid w:val="002124C8"/>
    <w:rsid w:val="00212FBD"/>
    <w:rsid w:val="00213577"/>
    <w:rsid w:val="002135D8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8FA"/>
    <w:rsid w:val="00222023"/>
    <w:rsid w:val="00222CBF"/>
    <w:rsid w:val="00222E6F"/>
    <w:rsid w:val="00222F42"/>
    <w:rsid w:val="0022339D"/>
    <w:rsid w:val="0022366A"/>
    <w:rsid w:val="00223CDD"/>
    <w:rsid w:val="00223FB8"/>
    <w:rsid w:val="002247D8"/>
    <w:rsid w:val="002247DA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414E"/>
    <w:rsid w:val="002346FA"/>
    <w:rsid w:val="00234E55"/>
    <w:rsid w:val="00235AB8"/>
    <w:rsid w:val="00235C73"/>
    <w:rsid w:val="00235D30"/>
    <w:rsid w:val="00236A54"/>
    <w:rsid w:val="00237995"/>
    <w:rsid w:val="00237D15"/>
    <w:rsid w:val="00240249"/>
    <w:rsid w:val="00240F58"/>
    <w:rsid w:val="002418D3"/>
    <w:rsid w:val="00241DB8"/>
    <w:rsid w:val="00241F76"/>
    <w:rsid w:val="002420B5"/>
    <w:rsid w:val="00242E89"/>
    <w:rsid w:val="00243260"/>
    <w:rsid w:val="002432E0"/>
    <w:rsid w:val="002436F4"/>
    <w:rsid w:val="00243701"/>
    <w:rsid w:val="002437A8"/>
    <w:rsid w:val="00243848"/>
    <w:rsid w:val="00243C38"/>
    <w:rsid w:val="00244755"/>
    <w:rsid w:val="00244C6A"/>
    <w:rsid w:val="00244D41"/>
    <w:rsid w:val="00244FA2"/>
    <w:rsid w:val="00245AC6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42A"/>
    <w:rsid w:val="00253E7C"/>
    <w:rsid w:val="00254744"/>
    <w:rsid w:val="00254765"/>
    <w:rsid w:val="00255427"/>
    <w:rsid w:val="0025569B"/>
    <w:rsid w:val="00256BE8"/>
    <w:rsid w:val="00256FBA"/>
    <w:rsid w:val="00257C53"/>
    <w:rsid w:val="002608BC"/>
    <w:rsid w:val="00261695"/>
    <w:rsid w:val="00262450"/>
    <w:rsid w:val="0026283D"/>
    <w:rsid w:val="00262911"/>
    <w:rsid w:val="00262F95"/>
    <w:rsid w:val="002630F0"/>
    <w:rsid w:val="00263109"/>
    <w:rsid w:val="002640D8"/>
    <w:rsid w:val="0026429F"/>
    <w:rsid w:val="00264594"/>
    <w:rsid w:val="00264AE8"/>
    <w:rsid w:val="00264F7E"/>
    <w:rsid w:val="00265B33"/>
    <w:rsid w:val="00265B54"/>
    <w:rsid w:val="00265C0B"/>
    <w:rsid w:val="00265C57"/>
    <w:rsid w:val="00265CE4"/>
    <w:rsid w:val="00266632"/>
    <w:rsid w:val="00270024"/>
    <w:rsid w:val="0027012B"/>
    <w:rsid w:val="002703FE"/>
    <w:rsid w:val="002708BE"/>
    <w:rsid w:val="00270970"/>
    <w:rsid w:val="00270C22"/>
    <w:rsid w:val="002718D4"/>
    <w:rsid w:val="00271B32"/>
    <w:rsid w:val="002720F9"/>
    <w:rsid w:val="00272431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BC9"/>
    <w:rsid w:val="00280D7C"/>
    <w:rsid w:val="0028131F"/>
    <w:rsid w:val="0028145D"/>
    <w:rsid w:val="002814C2"/>
    <w:rsid w:val="00281C69"/>
    <w:rsid w:val="00281E59"/>
    <w:rsid w:val="0028356F"/>
    <w:rsid w:val="00283B80"/>
    <w:rsid w:val="00283EDA"/>
    <w:rsid w:val="00284166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90B19"/>
    <w:rsid w:val="00291A50"/>
    <w:rsid w:val="00292E2D"/>
    <w:rsid w:val="002933DA"/>
    <w:rsid w:val="002936DC"/>
    <w:rsid w:val="002941F6"/>
    <w:rsid w:val="00294380"/>
    <w:rsid w:val="00295734"/>
    <w:rsid w:val="00295956"/>
    <w:rsid w:val="00295983"/>
    <w:rsid w:val="00295BB1"/>
    <w:rsid w:val="00296383"/>
    <w:rsid w:val="002963FD"/>
    <w:rsid w:val="002970ED"/>
    <w:rsid w:val="002976D6"/>
    <w:rsid w:val="002978D1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3699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785"/>
    <w:rsid w:val="002B68A8"/>
    <w:rsid w:val="002B73B3"/>
    <w:rsid w:val="002B7951"/>
    <w:rsid w:val="002C1AFF"/>
    <w:rsid w:val="002C1CA1"/>
    <w:rsid w:val="002C1DE7"/>
    <w:rsid w:val="002C1FF6"/>
    <w:rsid w:val="002C2039"/>
    <w:rsid w:val="002C3DD3"/>
    <w:rsid w:val="002C4349"/>
    <w:rsid w:val="002C4FFA"/>
    <w:rsid w:val="002C5797"/>
    <w:rsid w:val="002C6023"/>
    <w:rsid w:val="002C7F06"/>
    <w:rsid w:val="002D037C"/>
    <w:rsid w:val="002D0475"/>
    <w:rsid w:val="002D1379"/>
    <w:rsid w:val="002D1606"/>
    <w:rsid w:val="002D1AE3"/>
    <w:rsid w:val="002D2FDD"/>
    <w:rsid w:val="002D2FEF"/>
    <w:rsid w:val="002D409E"/>
    <w:rsid w:val="002D40CA"/>
    <w:rsid w:val="002D4B79"/>
    <w:rsid w:val="002D5203"/>
    <w:rsid w:val="002D5C0E"/>
    <w:rsid w:val="002D5E58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7E24"/>
    <w:rsid w:val="002F0807"/>
    <w:rsid w:val="002F0E0C"/>
    <w:rsid w:val="002F1602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34E"/>
    <w:rsid w:val="00301787"/>
    <w:rsid w:val="00301D24"/>
    <w:rsid w:val="00302731"/>
    <w:rsid w:val="0030288B"/>
    <w:rsid w:val="00303A6F"/>
    <w:rsid w:val="00304861"/>
    <w:rsid w:val="00304B4E"/>
    <w:rsid w:val="00305AA2"/>
    <w:rsid w:val="00305EF2"/>
    <w:rsid w:val="00307184"/>
    <w:rsid w:val="00307739"/>
    <w:rsid w:val="00307B87"/>
    <w:rsid w:val="00310832"/>
    <w:rsid w:val="00310A01"/>
    <w:rsid w:val="00310C1F"/>
    <w:rsid w:val="00310DD2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5EAA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B84"/>
    <w:rsid w:val="00322F81"/>
    <w:rsid w:val="00323623"/>
    <w:rsid w:val="0032463A"/>
    <w:rsid w:val="00325962"/>
    <w:rsid w:val="00325B4D"/>
    <w:rsid w:val="00325FED"/>
    <w:rsid w:val="003267B9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C91"/>
    <w:rsid w:val="00336D1C"/>
    <w:rsid w:val="00337289"/>
    <w:rsid w:val="00337A93"/>
    <w:rsid w:val="00337F87"/>
    <w:rsid w:val="003403E2"/>
    <w:rsid w:val="00340737"/>
    <w:rsid w:val="00341A20"/>
    <w:rsid w:val="003423AA"/>
    <w:rsid w:val="00342815"/>
    <w:rsid w:val="00342B71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403D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0EAF"/>
    <w:rsid w:val="003619D8"/>
    <w:rsid w:val="0036225D"/>
    <w:rsid w:val="0036369C"/>
    <w:rsid w:val="00363929"/>
    <w:rsid w:val="00363DE2"/>
    <w:rsid w:val="00364311"/>
    <w:rsid w:val="00364460"/>
    <w:rsid w:val="003668F5"/>
    <w:rsid w:val="00366E4F"/>
    <w:rsid w:val="003675B8"/>
    <w:rsid w:val="00367E58"/>
    <w:rsid w:val="0037035C"/>
    <w:rsid w:val="00370DFF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19D0"/>
    <w:rsid w:val="003823FE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52FD"/>
    <w:rsid w:val="003862DA"/>
    <w:rsid w:val="00386545"/>
    <w:rsid w:val="00386BE7"/>
    <w:rsid w:val="00386DA3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CE5"/>
    <w:rsid w:val="00391D68"/>
    <w:rsid w:val="00391DA1"/>
    <w:rsid w:val="00393FA2"/>
    <w:rsid w:val="0039462B"/>
    <w:rsid w:val="0039477B"/>
    <w:rsid w:val="00394A6D"/>
    <w:rsid w:val="00395439"/>
    <w:rsid w:val="00395D31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A1C"/>
    <w:rsid w:val="003A1F79"/>
    <w:rsid w:val="003A3E0F"/>
    <w:rsid w:val="003A408D"/>
    <w:rsid w:val="003A40C8"/>
    <w:rsid w:val="003A4B66"/>
    <w:rsid w:val="003A5070"/>
    <w:rsid w:val="003A51C3"/>
    <w:rsid w:val="003A53D8"/>
    <w:rsid w:val="003A5FF2"/>
    <w:rsid w:val="003A6996"/>
    <w:rsid w:val="003A7DE7"/>
    <w:rsid w:val="003B02B0"/>
    <w:rsid w:val="003B0480"/>
    <w:rsid w:val="003B069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019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864"/>
    <w:rsid w:val="003C5D66"/>
    <w:rsid w:val="003C620B"/>
    <w:rsid w:val="003C6432"/>
    <w:rsid w:val="003C64F5"/>
    <w:rsid w:val="003C6F2E"/>
    <w:rsid w:val="003C723D"/>
    <w:rsid w:val="003C740C"/>
    <w:rsid w:val="003C780E"/>
    <w:rsid w:val="003C7D6B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F6B"/>
    <w:rsid w:val="003D4FFB"/>
    <w:rsid w:val="003D551A"/>
    <w:rsid w:val="003D567C"/>
    <w:rsid w:val="003D59A9"/>
    <w:rsid w:val="003D5FBF"/>
    <w:rsid w:val="003D61B0"/>
    <w:rsid w:val="003D64BB"/>
    <w:rsid w:val="003D7E2D"/>
    <w:rsid w:val="003E0727"/>
    <w:rsid w:val="003E0C18"/>
    <w:rsid w:val="003E0E60"/>
    <w:rsid w:val="003E14EE"/>
    <w:rsid w:val="003E1F6F"/>
    <w:rsid w:val="003E1F97"/>
    <w:rsid w:val="003E1FCE"/>
    <w:rsid w:val="003E2256"/>
    <w:rsid w:val="003E2C0B"/>
    <w:rsid w:val="003E4282"/>
    <w:rsid w:val="003E49FF"/>
    <w:rsid w:val="003E4E30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E49"/>
    <w:rsid w:val="003F1269"/>
    <w:rsid w:val="003F142F"/>
    <w:rsid w:val="003F143B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81A"/>
    <w:rsid w:val="00406109"/>
    <w:rsid w:val="00406A11"/>
    <w:rsid w:val="00406A66"/>
    <w:rsid w:val="00406B83"/>
    <w:rsid w:val="0040706E"/>
    <w:rsid w:val="0040748A"/>
    <w:rsid w:val="004076EE"/>
    <w:rsid w:val="00407DF4"/>
    <w:rsid w:val="004100E6"/>
    <w:rsid w:val="0041054C"/>
    <w:rsid w:val="004107E4"/>
    <w:rsid w:val="00411809"/>
    <w:rsid w:val="00413C9B"/>
    <w:rsid w:val="00414BD0"/>
    <w:rsid w:val="00414CD8"/>
    <w:rsid w:val="00414E14"/>
    <w:rsid w:val="00415C5A"/>
    <w:rsid w:val="00415C9C"/>
    <w:rsid w:val="004168BD"/>
    <w:rsid w:val="00416B1F"/>
    <w:rsid w:val="00417147"/>
    <w:rsid w:val="0041755B"/>
    <w:rsid w:val="00417B81"/>
    <w:rsid w:val="004201C2"/>
    <w:rsid w:val="0042047E"/>
    <w:rsid w:val="004208E0"/>
    <w:rsid w:val="00420EE5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BF6"/>
    <w:rsid w:val="0043064A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E1C"/>
    <w:rsid w:val="00435229"/>
    <w:rsid w:val="0043568E"/>
    <w:rsid w:val="00435747"/>
    <w:rsid w:val="00435B6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B39"/>
    <w:rsid w:val="00443CD9"/>
    <w:rsid w:val="00444110"/>
    <w:rsid w:val="00444F1D"/>
    <w:rsid w:val="004457CA"/>
    <w:rsid w:val="00446888"/>
    <w:rsid w:val="00446D1C"/>
    <w:rsid w:val="00446EFF"/>
    <w:rsid w:val="00446F9A"/>
    <w:rsid w:val="00447134"/>
    <w:rsid w:val="004472B0"/>
    <w:rsid w:val="00447CF5"/>
    <w:rsid w:val="0045012D"/>
    <w:rsid w:val="0045014F"/>
    <w:rsid w:val="00450842"/>
    <w:rsid w:val="00450D56"/>
    <w:rsid w:val="004510F8"/>
    <w:rsid w:val="00451916"/>
    <w:rsid w:val="00451E1D"/>
    <w:rsid w:val="0045320F"/>
    <w:rsid w:val="0045357A"/>
    <w:rsid w:val="00454260"/>
    <w:rsid w:val="00454352"/>
    <w:rsid w:val="004544E5"/>
    <w:rsid w:val="00454525"/>
    <w:rsid w:val="00454758"/>
    <w:rsid w:val="0045520F"/>
    <w:rsid w:val="0045532F"/>
    <w:rsid w:val="00455648"/>
    <w:rsid w:val="00457231"/>
    <w:rsid w:val="00457315"/>
    <w:rsid w:val="00457580"/>
    <w:rsid w:val="00457877"/>
    <w:rsid w:val="00460BDB"/>
    <w:rsid w:val="00460D85"/>
    <w:rsid w:val="00461608"/>
    <w:rsid w:val="00461BD9"/>
    <w:rsid w:val="004620DB"/>
    <w:rsid w:val="0046275A"/>
    <w:rsid w:val="00462BEA"/>
    <w:rsid w:val="00462F03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014"/>
    <w:rsid w:val="00472320"/>
    <w:rsid w:val="00473045"/>
    <w:rsid w:val="00473934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35AE"/>
    <w:rsid w:val="00483666"/>
    <w:rsid w:val="0048373D"/>
    <w:rsid w:val="00483CF7"/>
    <w:rsid w:val="00483D16"/>
    <w:rsid w:val="0048535D"/>
    <w:rsid w:val="00485B2D"/>
    <w:rsid w:val="00485C40"/>
    <w:rsid w:val="00486775"/>
    <w:rsid w:val="00486831"/>
    <w:rsid w:val="0048761A"/>
    <w:rsid w:val="0048764D"/>
    <w:rsid w:val="00487ACF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A58"/>
    <w:rsid w:val="00494B7B"/>
    <w:rsid w:val="0049617F"/>
    <w:rsid w:val="004962AC"/>
    <w:rsid w:val="00497627"/>
    <w:rsid w:val="0049779B"/>
    <w:rsid w:val="004A00F2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100"/>
    <w:rsid w:val="004A7BDA"/>
    <w:rsid w:val="004B0068"/>
    <w:rsid w:val="004B112B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7CB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1BB"/>
    <w:rsid w:val="004C37C0"/>
    <w:rsid w:val="004C41C6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27A6"/>
    <w:rsid w:val="004D36E0"/>
    <w:rsid w:val="004D3EF3"/>
    <w:rsid w:val="004D4370"/>
    <w:rsid w:val="004D4698"/>
    <w:rsid w:val="004D48B8"/>
    <w:rsid w:val="004D48D5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6062"/>
    <w:rsid w:val="004F60AB"/>
    <w:rsid w:val="004F691C"/>
    <w:rsid w:val="004F6B3B"/>
    <w:rsid w:val="004F736C"/>
    <w:rsid w:val="004F7426"/>
    <w:rsid w:val="004F7557"/>
    <w:rsid w:val="004F77B0"/>
    <w:rsid w:val="00500005"/>
    <w:rsid w:val="005008F0"/>
    <w:rsid w:val="00500B6A"/>
    <w:rsid w:val="005010C9"/>
    <w:rsid w:val="005011C0"/>
    <w:rsid w:val="0050155E"/>
    <w:rsid w:val="00503F45"/>
    <w:rsid w:val="0050440D"/>
    <w:rsid w:val="00504803"/>
    <w:rsid w:val="00504BBB"/>
    <w:rsid w:val="00504F10"/>
    <w:rsid w:val="00504FF4"/>
    <w:rsid w:val="00505681"/>
    <w:rsid w:val="00505E4A"/>
    <w:rsid w:val="00506D0D"/>
    <w:rsid w:val="00506DA1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2C57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0A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072"/>
    <w:rsid w:val="00520464"/>
    <w:rsid w:val="005204F4"/>
    <w:rsid w:val="005204FF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C54"/>
    <w:rsid w:val="00522D20"/>
    <w:rsid w:val="00522F78"/>
    <w:rsid w:val="00523D6B"/>
    <w:rsid w:val="0052438C"/>
    <w:rsid w:val="00524743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663D"/>
    <w:rsid w:val="0053686F"/>
    <w:rsid w:val="00536EAD"/>
    <w:rsid w:val="005373D0"/>
    <w:rsid w:val="005376B0"/>
    <w:rsid w:val="00537C06"/>
    <w:rsid w:val="005405B0"/>
    <w:rsid w:val="005405BC"/>
    <w:rsid w:val="00540B4A"/>
    <w:rsid w:val="00540CBB"/>
    <w:rsid w:val="00541236"/>
    <w:rsid w:val="0054178A"/>
    <w:rsid w:val="00541C24"/>
    <w:rsid w:val="0054276E"/>
    <w:rsid w:val="00542B09"/>
    <w:rsid w:val="005449C0"/>
    <w:rsid w:val="005449CD"/>
    <w:rsid w:val="00544CB0"/>
    <w:rsid w:val="00545B79"/>
    <w:rsid w:val="00546112"/>
    <w:rsid w:val="00546413"/>
    <w:rsid w:val="0054777E"/>
    <w:rsid w:val="00547D73"/>
    <w:rsid w:val="00550550"/>
    <w:rsid w:val="005507DE"/>
    <w:rsid w:val="00550E5B"/>
    <w:rsid w:val="00551534"/>
    <w:rsid w:val="00551B09"/>
    <w:rsid w:val="00551BDA"/>
    <w:rsid w:val="00552936"/>
    <w:rsid w:val="00552A2A"/>
    <w:rsid w:val="00552DDC"/>
    <w:rsid w:val="005534A5"/>
    <w:rsid w:val="00553CEB"/>
    <w:rsid w:val="00553E02"/>
    <w:rsid w:val="00553E08"/>
    <w:rsid w:val="00554620"/>
    <w:rsid w:val="00555F45"/>
    <w:rsid w:val="005560D0"/>
    <w:rsid w:val="0055615F"/>
    <w:rsid w:val="00556F6B"/>
    <w:rsid w:val="005571CA"/>
    <w:rsid w:val="00557831"/>
    <w:rsid w:val="0056120C"/>
    <w:rsid w:val="005618B0"/>
    <w:rsid w:val="00561BEA"/>
    <w:rsid w:val="00561EF7"/>
    <w:rsid w:val="005625F0"/>
    <w:rsid w:val="00562689"/>
    <w:rsid w:val="00562D56"/>
    <w:rsid w:val="00563A2B"/>
    <w:rsid w:val="00563C6C"/>
    <w:rsid w:val="00563D90"/>
    <w:rsid w:val="00563E43"/>
    <w:rsid w:val="00564672"/>
    <w:rsid w:val="005649DC"/>
    <w:rsid w:val="00564AF5"/>
    <w:rsid w:val="00564C25"/>
    <w:rsid w:val="00566061"/>
    <w:rsid w:val="005663B9"/>
    <w:rsid w:val="0056686E"/>
    <w:rsid w:val="0056771A"/>
    <w:rsid w:val="005704A0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4FDC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2400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F3"/>
    <w:rsid w:val="005872F1"/>
    <w:rsid w:val="00587FAD"/>
    <w:rsid w:val="00590B24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77E"/>
    <w:rsid w:val="005A2274"/>
    <w:rsid w:val="005A23C4"/>
    <w:rsid w:val="005A2568"/>
    <w:rsid w:val="005A2F45"/>
    <w:rsid w:val="005A36B8"/>
    <w:rsid w:val="005A383B"/>
    <w:rsid w:val="005A479D"/>
    <w:rsid w:val="005A57A6"/>
    <w:rsid w:val="005A590E"/>
    <w:rsid w:val="005A5A10"/>
    <w:rsid w:val="005A5E2F"/>
    <w:rsid w:val="005A61FF"/>
    <w:rsid w:val="005A6307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C070A"/>
    <w:rsid w:val="005C07C3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CE0"/>
    <w:rsid w:val="005C3D36"/>
    <w:rsid w:val="005C44D7"/>
    <w:rsid w:val="005C4691"/>
    <w:rsid w:val="005C525F"/>
    <w:rsid w:val="005C527F"/>
    <w:rsid w:val="005C5E90"/>
    <w:rsid w:val="005C621B"/>
    <w:rsid w:val="005C639F"/>
    <w:rsid w:val="005C6BCE"/>
    <w:rsid w:val="005C7505"/>
    <w:rsid w:val="005C76E1"/>
    <w:rsid w:val="005D09BB"/>
    <w:rsid w:val="005D220E"/>
    <w:rsid w:val="005D24E7"/>
    <w:rsid w:val="005D2CE9"/>
    <w:rsid w:val="005D2D41"/>
    <w:rsid w:val="005D3B74"/>
    <w:rsid w:val="005D3BF4"/>
    <w:rsid w:val="005D3DAC"/>
    <w:rsid w:val="005D4545"/>
    <w:rsid w:val="005D4C81"/>
    <w:rsid w:val="005D5722"/>
    <w:rsid w:val="005D5741"/>
    <w:rsid w:val="005D5755"/>
    <w:rsid w:val="005D6467"/>
    <w:rsid w:val="005D6500"/>
    <w:rsid w:val="005D69C2"/>
    <w:rsid w:val="005D70DF"/>
    <w:rsid w:val="005D79B7"/>
    <w:rsid w:val="005D7A33"/>
    <w:rsid w:val="005D7F2F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A6D"/>
    <w:rsid w:val="005F0D4E"/>
    <w:rsid w:val="005F0E70"/>
    <w:rsid w:val="005F139C"/>
    <w:rsid w:val="005F172A"/>
    <w:rsid w:val="005F177C"/>
    <w:rsid w:val="005F17ED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38A7"/>
    <w:rsid w:val="0060413D"/>
    <w:rsid w:val="0060418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13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5C38"/>
    <w:rsid w:val="006268ED"/>
    <w:rsid w:val="00627751"/>
    <w:rsid w:val="006277C5"/>
    <w:rsid w:val="00627DF4"/>
    <w:rsid w:val="006300BA"/>
    <w:rsid w:val="00630518"/>
    <w:rsid w:val="00631E0E"/>
    <w:rsid w:val="006326CC"/>
    <w:rsid w:val="00632798"/>
    <w:rsid w:val="00633FFB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3C0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0A"/>
    <w:rsid w:val="00641F77"/>
    <w:rsid w:val="00642A3A"/>
    <w:rsid w:val="00642AC0"/>
    <w:rsid w:val="00643005"/>
    <w:rsid w:val="0064309A"/>
    <w:rsid w:val="00643618"/>
    <w:rsid w:val="00643B33"/>
    <w:rsid w:val="00643F91"/>
    <w:rsid w:val="00643FB2"/>
    <w:rsid w:val="00643FE4"/>
    <w:rsid w:val="0064424B"/>
    <w:rsid w:val="006442CA"/>
    <w:rsid w:val="00644A90"/>
    <w:rsid w:val="00644F86"/>
    <w:rsid w:val="006452AB"/>
    <w:rsid w:val="00645FBA"/>
    <w:rsid w:val="006463B8"/>
    <w:rsid w:val="00646759"/>
    <w:rsid w:val="006467C6"/>
    <w:rsid w:val="00646886"/>
    <w:rsid w:val="00646992"/>
    <w:rsid w:val="00646B57"/>
    <w:rsid w:val="0064755D"/>
    <w:rsid w:val="006478A6"/>
    <w:rsid w:val="00647ABD"/>
    <w:rsid w:val="00647AE8"/>
    <w:rsid w:val="00647C93"/>
    <w:rsid w:val="00647F63"/>
    <w:rsid w:val="006505EF"/>
    <w:rsid w:val="00650CFA"/>
    <w:rsid w:val="00651994"/>
    <w:rsid w:val="00651F37"/>
    <w:rsid w:val="006524AA"/>
    <w:rsid w:val="0065251D"/>
    <w:rsid w:val="006525BE"/>
    <w:rsid w:val="00652B90"/>
    <w:rsid w:val="00652D08"/>
    <w:rsid w:val="00652DCB"/>
    <w:rsid w:val="00652E5A"/>
    <w:rsid w:val="006541F3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26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702FC"/>
    <w:rsid w:val="006713DD"/>
    <w:rsid w:val="00671F15"/>
    <w:rsid w:val="006721E2"/>
    <w:rsid w:val="00672652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1C7E"/>
    <w:rsid w:val="00682521"/>
    <w:rsid w:val="006833AB"/>
    <w:rsid w:val="00683433"/>
    <w:rsid w:val="006835D0"/>
    <w:rsid w:val="00683617"/>
    <w:rsid w:val="0068402E"/>
    <w:rsid w:val="00684429"/>
    <w:rsid w:val="00684C34"/>
    <w:rsid w:val="00684F20"/>
    <w:rsid w:val="0068523A"/>
    <w:rsid w:val="00685C90"/>
    <w:rsid w:val="00686690"/>
    <w:rsid w:val="006877EE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68C0"/>
    <w:rsid w:val="00697065"/>
    <w:rsid w:val="00697141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14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C37"/>
    <w:rsid w:val="006C32F0"/>
    <w:rsid w:val="006C33F9"/>
    <w:rsid w:val="006C3A66"/>
    <w:rsid w:val="006C4512"/>
    <w:rsid w:val="006C4E0C"/>
    <w:rsid w:val="006C5194"/>
    <w:rsid w:val="006C594B"/>
    <w:rsid w:val="006C59A5"/>
    <w:rsid w:val="006C5A76"/>
    <w:rsid w:val="006C5C10"/>
    <w:rsid w:val="006C604B"/>
    <w:rsid w:val="006C6769"/>
    <w:rsid w:val="006C7461"/>
    <w:rsid w:val="006C7D17"/>
    <w:rsid w:val="006D0441"/>
    <w:rsid w:val="006D0AC6"/>
    <w:rsid w:val="006D0B71"/>
    <w:rsid w:val="006D0B8A"/>
    <w:rsid w:val="006D0D6A"/>
    <w:rsid w:val="006D123D"/>
    <w:rsid w:val="006D2686"/>
    <w:rsid w:val="006D2E19"/>
    <w:rsid w:val="006D33B7"/>
    <w:rsid w:val="006D3453"/>
    <w:rsid w:val="006D4100"/>
    <w:rsid w:val="006D5126"/>
    <w:rsid w:val="006D514F"/>
    <w:rsid w:val="006D5D39"/>
    <w:rsid w:val="006D6D36"/>
    <w:rsid w:val="006D70FB"/>
    <w:rsid w:val="006D71A7"/>
    <w:rsid w:val="006D7BD1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B10"/>
    <w:rsid w:val="006F285D"/>
    <w:rsid w:val="006F344B"/>
    <w:rsid w:val="006F3515"/>
    <w:rsid w:val="006F3A23"/>
    <w:rsid w:val="006F3C05"/>
    <w:rsid w:val="006F3E16"/>
    <w:rsid w:val="006F428C"/>
    <w:rsid w:val="006F4B42"/>
    <w:rsid w:val="006F5731"/>
    <w:rsid w:val="006F5982"/>
    <w:rsid w:val="006F5CAB"/>
    <w:rsid w:val="006F61F0"/>
    <w:rsid w:val="00701EB0"/>
    <w:rsid w:val="00701F70"/>
    <w:rsid w:val="007023B0"/>
    <w:rsid w:val="007029E0"/>
    <w:rsid w:val="0070322D"/>
    <w:rsid w:val="00703680"/>
    <w:rsid w:val="00703EDC"/>
    <w:rsid w:val="007043F6"/>
    <w:rsid w:val="00704526"/>
    <w:rsid w:val="007047C0"/>
    <w:rsid w:val="0070570A"/>
    <w:rsid w:val="007059E6"/>
    <w:rsid w:val="00705A7C"/>
    <w:rsid w:val="00706004"/>
    <w:rsid w:val="00706F42"/>
    <w:rsid w:val="0070757D"/>
    <w:rsid w:val="0070795C"/>
    <w:rsid w:val="00707D69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40"/>
    <w:rsid w:val="00713D3F"/>
    <w:rsid w:val="007143CF"/>
    <w:rsid w:val="00714728"/>
    <w:rsid w:val="00714899"/>
    <w:rsid w:val="00714DC7"/>
    <w:rsid w:val="00715391"/>
    <w:rsid w:val="007155E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4F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170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653"/>
    <w:rsid w:val="00747DC7"/>
    <w:rsid w:val="007504EA"/>
    <w:rsid w:val="00750585"/>
    <w:rsid w:val="00750FDE"/>
    <w:rsid w:val="00752349"/>
    <w:rsid w:val="00752663"/>
    <w:rsid w:val="00752C0D"/>
    <w:rsid w:val="00752E40"/>
    <w:rsid w:val="00752E7E"/>
    <w:rsid w:val="007533EF"/>
    <w:rsid w:val="00753AA0"/>
    <w:rsid w:val="00753D76"/>
    <w:rsid w:val="00755A01"/>
    <w:rsid w:val="007560EB"/>
    <w:rsid w:val="00756EB5"/>
    <w:rsid w:val="00756F1C"/>
    <w:rsid w:val="00757EFE"/>
    <w:rsid w:val="00757F7E"/>
    <w:rsid w:val="00760861"/>
    <w:rsid w:val="007608C7"/>
    <w:rsid w:val="007608FF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1DB"/>
    <w:rsid w:val="0076656F"/>
    <w:rsid w:val="007667B2"/>
    <w:rsid w:val="00766D09"/>
    <w:rsid w:val="00766E55"/>
    <w:rsid w:val="00767D2D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33E"/>
    <w:rsid w:val="00782425"/>
    <w:rsid w:val="00782B81"/>
    <w:rsid w:val="00782BD8"/>
    <w:rsid w:val="00782F59"/>
    <w:rsid w:val="00783347"/>
    <w:rsid w:val="00783C62"/>
    <w:rsid w:val="00784D09"/>
    <w:rsid w:val="00784D39"/>
    <w:rsid w:val="00786220"/>
    <w:rsid w:val="00786512"/>
    <w:rsid w:val="007869CA"/>
    <w:rsid w:val="00786A61"/>
    <w:rsid w:val="00786A98"/>
    <w:rsid w:val="0078792D"/>
    <w:rsid w:val="00787A32"/>
    <w:rsid w:val="00790301"/>
    <w:rsid w:val="007909E5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60D"/>
    <w:rsid w:val="007966D4"/>
    <w:rsid w:val="00797290"/>
    <w:rsid w:val="0079744B"/>
    <w:rsid w:val="007979C7"/>
    <w:rsid w:val="007A0715"/>
    <w:rsid w:val="007A12C6"/>
    <w:rsid w:val="007A14B0"/>
    <w:rsid w:val="007A1836"/>
    <w:rsid w:val="007A194F"/>
    <w:rsid w:val="007A1AA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0EFB"/>
    <w:rsid w:val="007B11C5"/>
    <w:rsid w:val="007B1591"/>
    <w:rsid w:val="007B1986"/>
    <w:rsid w:val="007B1AA0"/>
    <w:rsid w:val="007B1FC1"/>
    <w:rsid w:val="007B2A59"/>
    <w:rsid w:val="007B2AA8"/>
    <w:rsid w:val="007B2AAC"/>
    <w:rsid w:val="007B2BFF"/>
    <w:rsid w:val="007B2F67"/>
    <w:rsid w:val="007B32AE"/>
    <w:rsid w:val="007B362E"/>
    <w:rsid w:val="007B3E7A"/>
    <w:rsid w:val="007B41D4"/>
    <w:rsid w:val="007B44DD"/>
    <w:rsid w:val="007B467A"/>
    <w:rsid w:val="007B49EF"/>
    <w:rsid w:val="007B4C5C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19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5AC2"/>
    <w:rsid w:val="007C6463"/>
    <w:rsid w:val="007C6E97"/>
    <w:rsid w:val="007C7425"/>
    <w:rsid w:val="007C7E21"/>
    <w:rsid w:val="007D0596"/>
    <w:rsid w:val="007D0996"/>
    <w:rsid w:val="007D0E6C"/>
    <w:rsid w:val="007D1097"/>
    <w:rsid w:val="007D160E"/>
    <w:rsid w:val="007D174C"/>
    <w:rsid w:val="007D20E6"/>
    <w:rsid w:val="007D25CC"/>
    <w:rsid w:val="007D25D1"/>
    <w:rsid w:val="007D3138"/>
    <w:rsid w:val="007D31AD"/>
    <w:rsid w:val="007D4323"/>
    <w:rsid w:val="007D509B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730"/>
    <w:rsid w:val="007E3125"/>
    <w:rsid w:val="007E359D"/>
    <w:rsid w:val="007E3947"/>
    <w:rsid w:val="007E56E3"/>
    <w:rsid w:val="007E5B9F"/>
    <w:rsid w:val="007E5CA8"/>
    <w:rsid w:val="007E674D"/>
    <w:rsid w:val="007E7874"/>
    <w:rsid w:val="007E7B69"/>
    <w:rsid w:val="007E7C36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95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653"/>
    <w:rsid w:val="00801CE2"/>
    <w:rsid w:val="008023F7"/>
    <w:rsid w:val="00802587"/>
    <w:rsid w:val="008027D0"/>
    <w:rsid w:val="00802815"/>
    <w:rsid w:val="00802E6F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785"/>
    <w:rsid w:val="008108C6"/>
    <w:rsid w:val="00810A29"/>
    <w:rsid w:val="00811415"/>
    <w:rsid w:val="00811446"/>
    <w:rsid w:val="00811BD7"/>
    <w:rsid w:val="00812357"/>
    <w:rsid w:val="00812FC6"/>
    <w:rsid w:val="00813A1D"/>
    <w:rsid w:val="00813FD2"/>
    <w:rsid w:val="00814A7F"/>
    <w:rsid w:val="00814E63"/>
    <w:rsid w:val="00815593"/>
    <w:rsid w:val="008155C6"/>
    <w:rsid w:val="00815664"/>
    <w:rsid w:val="008156BC"/>
    <w:rsid w:val="0081585E"/>
    <w:rsid w:val="00816013"/>
    <w:rsid w:val="008161E8"/>
    <w:rsid w:val="00816CB0"/>
    <w:rsid w:val="00817359"/>
    <w:rsid w:val="00817B4C"/>
    <w:rsid w:val="00817D5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007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E79"/>
    <w:rsid w:val="00827EF0"/>
    <w:rsid w:val="0083009C"/>
    <w:rsid w:val="0083035E"/>
    <w:rsid w:val="00830E8F"/>
    <w:rsid w:val="00832472"/>
    <w:rsid w:val="008324AD"/>
    <w:rsid w:val="0083255C"/>
    <w:rsid w:val="00833028"/>
    <w:rsid w:val="00833154"/>
    <w:rsid w:val="00833203"/>
    <w:rsid w:val="00833B4B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2415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3E0"/>
    <w:rsid w:val="008504DE"/>
    <w:rsid w:val="00850611"/>
    <w:rsid w:val="0085063F"/>
    <w:rsid w:val="00850D71"/>
    <w:rsid w:val="008512FF"/>
    <w:rsid w:val="008513B6"/>
    <w:rsid w:val="008515C0"/>
    <w:rsid w:val="00852DC5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69A"/>
    <w:rsid w:val="0085680B"/>
    <w:rsid w:val="00856B59"/>
    <w:rsid w:val="00857753"/>
    <w:rsid w:val="00860843"/>
    <w:rsid w:val="00861349"/>
    <w:rsid w:val="00862E26"/>
    <w:rsid w:val="00862FF3"/>
    <w:rsid w:val="00864B17"/>
    <w:rsid w:val="0086542F"/>
    <w:rsid w:val="00865E76"/>
    <w:rsid w:val="00866747"/>
    <w:rsid w:val="0086767C"/>
    <w:rsid w:val="00870737"/>
    <w:rsid w:val="00870AFF"/>
    <w:rsid w:val="00871C13"/>
    <w:rsid w:val="00872198"/>
    <w:rsid w:val="0087277D"/>
    <w:rsid w:val="008735C4"/>
    <w:rsid w:val="008748A8"/>
    <w:rsid w:val="00874EC4"/>
    <w:rsid w:val="008750D2"/>
    <w:rsid w:val="008757F8"/>
    <w:rsid w:val="00875A2F"/>
    <w:rsid w:val="00875DD4"/>
    <w:rsid w:val="0087633E"/>
    <w:rsid w:val="00876D20"/>
    <w:rsid w:val="00876F92"/>
    <w:rsid w:val="008774AC"/>
    <w:rsid w:val="00877C5B"/>
    <w:rsid w:val="0088073B"/>
    <w:rsid w:val="00880B35"/>
    <w:rsid w:val="00880FAB"/>
    <w:rsid w:val="0088126E"/>
    <w:rsid w:val="008816B1"/>
    <w:rsid w:val="008819C7"/>
    <w:rsid w:val="0088224D"/>
    <w:rsid w:val="0088263F"/>
    <w:rsid w:val="00882691"/>
    <w:rsid w:val="00882952"/>
    <w:rsid w:val="00882D87"/>
    <w:rsid w:val="00883275"/>
    <w:rsid w:val="0088361B"/>
    <w:rsid w:val="0088373F"/>
    <w:rsid w:val="008839AC"/>
    <w:rsid w:val="00884417"/>
    <w:rsid w:val="008851F5"/>
    <w:rsid w:val="008854EB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913"/>
    <w:rsid w:val="0089227C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6FEC"/>
    <w:rsid w:val="00897D64"/>
    <w:rsid w:val="008A0296"/>
    <w:rsid w:val="008A096E"/>
    <w:rsid w:val="008A09E2"/>
    <w:rsid w:val="008A0A0B"/>
    <w:rsid w:val="008A0FA1"/>
    <w:rsid w:val="008A13B0"/>
    <w:rsid w:val="008A16DE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85E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B9D"/>
    <w:rsid w:val="008B6D41"/>
    <w:rsid w:val="008B6E39"/>
    <w:rsid w:val="008B7015"/>
    <w:rsid w:val="008B77F0"/>
    <w:rsid w:val="008B7B12"/>
    <w:rsid w:val="008C0AAE"/>
    <w:rsid w:val="008C105A"/>
    <w:rsid w:val="008C1D65"/>
    <w:rsid w:val="008C219A"/>
    <w:rsid w:val="008C26C5"/>
    <w:rsid w:val="008C27A6"/>
    <w:rsid w:val="008C551D"/>
    <w:rsid w:val="008C5729"/>
    <w:rsid w:val="008C5869"/>
    <w:rsid w:val="008C6941"/>
    <w:rsid w:val="008C7143"/>
    <w:rsid w:val="008C7220"/>
    <w:rsid w:val="008C780B"/>
    <w:rsid w:val="008C7C0D"/>
    <w:rsid w:val="008D00C0"/>
    <w:rsid w:val="008D02AC"/>
    <w:rsid w:val="008D0E4B"/>
    <w:rsid w:val="008D11E5"/>
    <w:rsid w:val="008D132D"/>
    <w:rsid w:val="008D1405"/>
    <w:rsid w:val="008D2730"/>
    <w:rsid w:val="008D2975"/>
    <w:rsid w:val="008D2CBC"/>
    <w:rsid w:val="008D2FBB"/>
    <w:rsid w:val="008D312F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42F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F00DF"/>
    <w:rsid w:val="008F059F"/>
    <w:rsid w:val="008F09BA"/>
    <w:rsid w:val="008F11D9"/>
    <w:rsid w:val="008F11FE"/>
    <w:rsid w:val="008F2069"/>
    <w:rsid w:val="008F2632"/>
    <w:rsid w:val="008F2805"/>
    <w:rsid w:val="008F3135"/>
    <w:rsid w:val="008F343F"/>
    <w:rsid w:val="008F3563"/>
    <w:rsid w:val="008F375C"/>
    <w:rsid w:val="008F390F"/>
    <w:rsid w:val="008F39B8"/>
    <w:rsid w:val="008F3DC8"/>
    <w:rsid w:val="008F3F97"/>
    <w:rsid w:val="008F5524"/>
    <w:rsid w:val="008F55D6"/>
    <w:rsid w:val="008F58DD"/>
    <w:rsid w:val="008F5D05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1E29"/>
    <w:rsid w:val="009025BC"/>
    <w:rsid w:val="0090298C"/>
    <w:rsid w:val="00902B07"/>
    <w:rsid w:val="00902DC2"/>
    <w:rsid w:val="00902F22"/>
    <w:rsid w:val="00903312"/>
    <w:rsid w:val="00903903"/>
    <w:rsid w:val="00903E6A"/>
    <w:rsid w:val="00904559"/>
    <w:rsid w:val="0090459F"/>
    <w:rsid w:val="00904F29"/>
    <w:rsid w:val="009054CF"/>
    <w:rsid w:val="00905C84"/>
    <w:rsid w:val="00905EA4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57C"/>
    <w:rsid w:val="00925271"/>
    <w:rsid w:val="009255F5"/>
    <w:rsid w:val="00925C3E"/>
    <w:rsid w:val="00925E4A"/>
    <w:rsid w:val="00926603"/>
    <w:rsid w:val="009267D7"/>
    <w:rsid w:val="009279A7"/>
    <w:rsid w:val="00927FAC"/>
    <w:rsid w:val="0093002E"/>
    <w:rsid w:val="009306F2"/>
    <w:rsid w:val="009308AA"/>
    <w:rsid w:val="0093133F"/>
    <w:rsid w:val="00931A09"/>
    <w:rsid w:val="009324DC"/>
    <w:rsid w:val="009324E3"/>
    <w:rsid w:val="00933892"/>
    <w:rsid w:val="00933D67"/>
    <w:rsid w:val="00933DD9"/>
    <w:rsid w:val="00933EFB"/>
    <w:rsid w:val="00934273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40586"/>
    <w:rsid w:val="00940632"/>
    <w:rsid w:val="0094067B"/>
    <w:rsid w:val="00941437"/>
    <w:rsid w:val="00941447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186"/>
    <w:rsid w:val="00943396"/>
    <w:rsid w:val="009433E7"/>
    <w:rsid w:val="009439EF"/>
    <w:rsid w:val="00943A01"/>
    <w:rsid w:val="00943DB7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50158"/>
    <w:rsid w:val="009504EC"/>
    <w:rsid w:val="00950561"/>
    <w:rsid w:val="00950737"/>
    <w:rsid w:val="009507ED"/>
    <w:rsid w:val="00951923"/>
    <w:rsid w:val="00951CEF"/>
    <w:rsid w:val="0095378D"/>
    <w:rsid w:val="00954163"/>
    <w:rsid w:val="00954528"/>
    <w:rsid w:val="00954852"/>
    <w:rsid w:val="00954EF2"/>
    <w:rsid w:val="00955073"/>
    <w:rsid w:val="009563C9"/>
    <w:rsid w:val="00956DFD"/>
    <w:rsid w:val="00957759"/>
    <w:rsid w:val="00960212"/>
    <w:rsid w:val="0096022C"/>
    <w:rsid w:val="00960DCE"/>
    <w:rsid w:val="00960E4A"/>
    <w:rsid w:val="00960EF3"/>
    <w:rsid w:val="00961115"/>
    <w:rsid w:val="0096118D"/>
    <w:rsid w:val="00961343"/>
    <w:rsid w:val="0096232D"/>
    <w:rsid w:val="00962813"/>
    <w:rsid w:val="009630D6"/>
    <w:rsid w:val="0096331F"/>
    <w:rsid w:val="0096333F"/>
    <w:rsid w:val="00963D01"/>
    <w:rsid w:val="0096460B"/>
    <w:rsid w:val="00965CDC"/>
    <w:rsid w:val="009660AC"/>
    <w:rsid w:val="00966998"/>
    <w:rsid w:val="00966E5B"/>
    <w:rsid w:val="00967705"/>
    <w:rsid w:val="00967B3A"/>
    <w:rsid w:val="0097002B"/>
    <w:rsid w:val="00970090"/>
    <w:rsid w:val="0097066A"/>
    <w:rsid w:val="00970AAC"/>
    <w:rsid w:val="00970D78"/>
    <w:rsid w:val="00970D9F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1D27"/>
    <w:rsid w:val="00981DD8"/>
    <w:rsid w:val="00981E74"/>
    <w:rsid w:val="0098212E"/>
    <w:rsid w:val="0098244D"/>
    <w:rsid w:val="009826C9"/>
    <w:rsid w:val="00982E18"/>
    <w:rsid w:val="00983604"/>
    <w:rsid w:val="00983BB3"/>
    <w:rsid w:val="00983BB4"/>
    <w:rsid w:val="009850D0"/>
    <w:rsid w:val="009850DD"/>
    <w:rsid w:val="00985264"/>
    <w:rsid w:val="00985864"/>
    <w:rsid w:val="00986327"/>
    <w:rsid w:val="00986C77"/>
    <w:rsid w:val="0098723A"/>
    <w:rsid w:val="00987722"/>
    <w:rsid w:val="00990B00"/>
    <w:rsid w:val="00990B18"/>
    <w:rsid w:val="00990C3F"/>
    <w:rsid w:val="00991218"/>
    <w:rsid w:val="009925CE"/>
    <w:rsid w:val="009926F7"/>
    <w:rsid w:val="00992AC6"/>
    <w:rsid w:val="00993288"/>
    <w:rsid w:val="00993BDC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C97"/>
    <w:rsid w:val="00997299"/>
    <w:rsid w:val="00997BE6"/>
    <w:rsid w:val="00997CC1"/>
    <w:rsid w:val="00997FE2"/>
    <w:rsid w:val="009A0FE6"/>
    <w:rsid w:val="009A1336"/>
    <w:rsid w:val="009A17EA"/>
    <w:rsid w:val="009A278D"/>
    <w:rsid w:val="009A2BC5"/>
    <w:rsid w:val="009A2E0D"/>
    <w:rsid w:val="009A2FD1"/>
    <w:rsid w:val="009A30CD"/>
    <w:rsid w:val="009A43A6"/>
    <w:rsid w:val="009A4754"/>
    <w:rsid w:val="009A475E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C586"/>
    <w:rsid w:val="009B08F1"/>
    <w:rsid w:val="009B0BBF"/>
    <w:rsid w:val="009B0C88"/>
    <w:rsid w:val="009B0E5F"/>
    <w:rsid w:val="009B1068"/>
    <w:rsid w:val="009B1645"/>
    <w:rsid w:val="009B21FB"/>
    <w:rsid w:val="009B3027"/>
    <w:rsid w:val="009B3237"/>
    <w:rsid w:val="009B374E"/>
    <w:rsid w:val="009B39E9"/>
    <w:rsid w:val="009B3A5F"/>
    <w:rsid w:val="009B3E40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6B4"/>
    <w:rsid w:val="009C0BE7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3133"/>
    <w:rsid w:val="009D3191"/>
    <w:rsid w:val="009D4234"/>
    <w:rsid w:val="009D428C"/>
    <w:rsid w:val="009D4A05"/>
    <w:rsid w:val="009D4ABA"/>
    <w:rsid w:val="009D575B"/>
    <w:rsid w:val="009D5874"/>
    <w:rsid w:val="009D61A0"/>
    <w:rsid w:val="009D6D2B"/>
    <w:rsid w:val="009D700A"/>
    <w:rsid w:val="009D751A"/>
    <w:rsid w:val="009D774A"/>
    <w:rsid w:val="009E1F1A"/>
    <w:rsid w:val="009E3CCD"/>
    <w:rsid w:val="009E3EE4"/>
    <w:rsid w:val="009E435C"/>
    <w:rsid w:val="009E437C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D6E"/>
    <w:rsid w:val="009F1504"/>
    <w:rsid w:val="009F194C"/>
    <w:rsid w:val="009F197C"/>
    <w:rsid w:val="009F1F92"/>
    <w:rsid w:val="009F2399"/>
    <w:rsid w:val="009F23AE"/>
    <w:rsid w:val="009F306D"/>
    <w:rsid w:val="009F4A2D"/>
    <w:rsid w:val="009F50F8"/>
    <w:rsid w:val="009F5369"/>
    <w:rsid w:val="009F5E1B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6389"/>
    <w:rsid w:val="00A0723E"/>
    <w:rsid w:val="00A07BEA"/>
    <w:rsid w:val="00A07E16"/>
    <w:rsid w:val="00A107CC"/>
    <w:rsid w:val="00A10AA6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A17"/>
    <w:rsid w:val="00A16D11"/>
    <w:rsid w:val="00A16E12"/>
    <w:rsid w:val="00A1748B"/>
    <w:rsid w:val="00A207CB"/>
    <w:rsid w:val="00A211F5"/>
    <w:rsid w:val="00A21826"/>
    <w:rsid w:val="00A218F7"/>
    <w:rsid w:val="00A2340C"/>
    <w:rsid w:val="00A23C2D"/>
    <w:rsid w:val="00A23EC8"/>
    <w:rsid w:val="00A244A3"/>
    <w:rsid w:val="00A246B5"/>
    <w:rsid w:val="00A2503A"/>
    <w:rsid w:val="00A25259"/>
    <w:rsid w:val="00A254B6"/>
    <w:rsid w:val="00A25553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70D1"/>
    <w:rsid w:val="00A474AC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4222"/>
    <w:rsid w:val="00A54814"/>
    <w:rsid w:val="00A55DCF"/>
    <w:rsid w:val="00A5610E"/>
    <w:rsid w:val="00A5621B"/>
    <w:rsid w:val="00A572D6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23BA"/>
    <w:rsid w:val="00A62853"/>
    <w:rsid w:val="00A64580"/>
    <w:rsid w:val="00A65740"/>
    <w:rsid w:val="00A65814"/>
    <w:rsid w:val="00A6699C"/>
    <w:rsid w:val="00A67092"/>
    <w:rsid w:val="00A67345"/>
    <w:rsid w:val="00A67AA8"/>
    <w:rsid w:val="00A67D53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7C5"/>
    <w:rsid w:val="00A76CE2"/>
    <w:rsid w:val="00A771D8"/>
    <w:rsid w:val="00A7722D"/>
    <w:rsid w:val="00A77BC2"/>
    <w:rsid w:val="00A77EB1"/>
    <w:rsid w:val="00A77EDA"/>
    <w:rsid w:val="00A80062"/>
    <w:rsid w:val="00A80D61"/>
    <w:rsid w:val="00A8106E"/>
    <w:rsid w:val="00A81368"/>
    <w:rsid w:val="00A815C5"/>
    <w:rsid w:val="00A81667"/>
    <w:rsid w:val="00A816D9"/>
    <w:rsid w:val="00A8173F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C1D"/>
    <w:rsid w:val="00A84FBF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BF2"/>
    <w:rsid w:val="00A93CAD"/>
    <w:rsid w:val="00A9469E"/>
    <w:rsid w:val="00A947ED"/>
    <w:rsid w:val="00A94E7C"/>
    <w:rsid w:val="00A95EB7"/>
    <w:rsid w:val="00A9634F"/>
    <w:rsid w:val="00A964CA"/>
    <w:rsid w:val="00A9664E"/>
    <w:rsid w:val="00A96BE4"/>
    <w:rsid w:val="00A97440"/>
    <w:rsid w:val="00A979AD"/>
    <w:rsid w:val="00A97C34"/>
    <w:rsid w:val="00AA0947"/>
    <w:rsid w:val="00AA15F0"/>
    <w:rsid w:val="00AA1EB8"/>
    <w:rsid w:val="00AA2083"/>
    <w:rsid w:val="00AA25B4"/>
    <w:rsid w:val="00AA2752"/>
    <w:rsid w:val="00AA2B80"/>
    <w:rsid w:val="00AA2EFD"/>
    <w:rsid w:val="00AA38BB"/>
    <w:rsid w:val="00AA3BAC"/>
    <w:rsid w:val="00AA3D8E"/>
    <w:rsid w:val="00AA3EFA"/>
    <w:rsid w:val="00AA4020"/>
    <w:rsid w:val="00AA407C"/>
    <w:rsid w:val="00AA4F5F"/>
    <w:rsid w:val="00AA512E"/>
    <w:rsid w:val="00AA51B8"/>
    <w:rsid w:val="00AA5239"/>
    <w:rsid w:val="00AA5259"/>
    <w:rsid w:val="00AA52F8"/>
    <w:rsid w:val="00AA64FE"/>
    <w:rsid w:val="00AA657A"/>
    <w:rsid w:val="00AA68E5"/>
    <w:rsid w:val="00AA6B6F"/>
    <w:rsid w:val="00AA6CB7"/>
    <w:rsid w:val="00AA6D8C"/>
    <w:rsid w:val="00AA70CA"/>
    <w:rsid w:val="00AA7F45"/>
    <w:rsid w:val="00AB0555"/>
    <w:rsid w:val="00AB0606"/>
    <w:rsid w:val="00AB0992"/>
    <w:rsid w:val="00AB1052"/>
    <w:rsid w:val="00AB1264"/>
    <w:rsid w:val="00AB183A"/>
    <w:rsid w:val="00AB1BE3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C19"/>
    <w:rsid w:val="00AB6395"/>
    <w:rsid w:val="00AB6E8D"/>
    <w:rsid w:val="00AB71D3"/>
    <w:rsid w:val="00AB7495"/>
    <w:rsid w:val="00AB7687"/>
    <w:rsid w:val="00AB76E1"/>
    <w:rsid w:val="00AB7CA8"/>
    <w:rsid w:val="00AB7FAC"/>
    <w:rsid w:val="00AC0633"/>
    <w:rsid w:val="00AC0AE9"/>
    <w:rsid w:val="00AC0D23"/>
    <w:rsid w:val="00AC18F5"/>
    <w:rsid w:val="00AC1A24"/>
    <w:rsid w:val="00AC1BE4"/>
    <w:rsid w:val="00AC1CAD"/>
    <w:rsid w:val="00AC2658"/>
    <w:rsid w:val="00AC286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93B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376F"/>
    <w:rsid w:val="00B03CDD"/>
    <w:rsid w:val="00B03D52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3A5"/>
    <w:rsid w:val="00B07C4C"/>
    <w:rsid w:val="00B100CD"/>
    <w:rsid w:val="00B11708"/>
    <w:rsid w:val="00B117C3"/>
    <w:rsid w:val="00B1205C"/>
    <w:rsid w:val="00B127D3"/>
    <w:rsid w:val="00B13156"/>
    <w:rsid w:val="00B132E1"/>
    <w:rsid w:val="00B1396C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A49"/>
    <w:rsid w:val="00B24B72"/>
    <w:rsid w:val="00B24D2C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B97"/>
    <w:rsid w:val="00B30BE2"/>
    <w:rsid w:val="00B30DAD"/>
    <w:rsid w:val="00B312AD"/>
    <w:rsid w:val="00B31767"/>
    <w:rsid w:val="00B317D6"/>
    <w:rsid w:val="00B321F5"/>
    <w:rsid w:val="00B3240B"/>
    <w:rsid w:val="00B32A54"/>
    <w:rsid w:val="00B3314E"/>
    <w:rsid w:val="00B33CC3"/>
    <w:rsid w:val="00B34312"/>
    <w:rsid w:val="00B34648"/>
    <w:rsid w:val="00B34B2F"/>
    <w:rsid w:val="00B34CFB"/>
    <w:rsid w:val="00B34DE7"/>
    <w:rsid w:val="00B34EB9"/>
    <w:rsid w:val="00B352CB"/>
    <w:rsid w:val="00B355EC"/>
    <w:rsid w:val="00B36292"/>
    <w:rsid w:val="00B36738"/>
    <w:rsid w:val="00B379F5"/>
    <w:rsid w:val="00B37E09"/>
    <w:rsid w:val="00B4073C"/>
    <w:rsid w:val="00B41815"/>
    <w:rsid w:val="00B41D1E"/>
    <w:rsid w:val="00B41F34"/>
    <w:rsid w:val="00B4203C"/>
    <w:rsid w:val="00B43350"/>
    <w:rsid w:val="00B4344B"/>
    <w:rsid w:val="00B435C7"/>
    <w:rsid w:val="00B44392"/>
    <w:rsid w:val="00B44786"/>
    <w:rsid w:val="00B449DA"/>
    <w:rsid w:val="00B44B49"/>
    <w:rsid w:val="00B44FD8"/>
    <w:rsid w:val="00B451D4"/>
    <w:rsid w:val="00B451F8"/>
    <w:rsid w:val="00B4579D"/>
    <w:rsid w:val="00B45A09"/>
    <w:rsid w:val="00B45EF5"/>
    <w:rsid w:val="00B463A7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5C9"/>
    <w:rsid w:val="00B54EF5"/>
    <w:rsid w:val="00B55FE9"/>
    <w:rsid w:val="00B5606D"/>
    <w:rsid w:val="00B564C8"/>
    <w:rsid w:val="00B565CD"/>
    <w:rsid w:val="00B569C5"/>
    <w:rsid w:val="00B56B1F"/>
    <w:rsid w:val="00B57502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2F3"/>
    <w:rsid w:val="00B73C89"/>
    <w:rsid w:val="00B73ED6"/>
    <w:rsid w:val="00B7458F"/>
    <w:rsid w:val="00B746B7"/>
    <w:rsid w:val="00B75577"/>
    <w:rsid w:val="00B756EF"/>
    <w:rsid w:val="00B75F04"/>
    <w:rsid w:val="00B7638E"/>
    <w:rsid w:val="00B764B8"/>
    <w:rsid w:val="00B76CC3"/>
    <w:rsid w:val="00B76DEC"/>
    <w:rsid w:val="00B773E7"/>
    <w:rsid w:val="00B80023"/>
    <w:rsid w:val="00B8082A"/>
    <w:rsid w:val="00B80C9E"/>
    <w:rsid w:val="00B81346"/>
    <w:rsid w:val="00B81576"/>
    <w:rsid w:val="00B8163F"/>
    <w:rsid w:val="00B8166D"/>
    <w:rsid w:val="00B82560"/>
    <w:rsid w:val="00B828AE"/>
    <w:rsid w:val="00B82C63"/>
    <w:rsid w:val="00B830F3"/>
    <w:rsid w:val="00B831EF"/>
    <w:rsid w:val="00B835A4"/>
    <w:rsid w:val="00B8375F"/>
    <w:rsid w:val="00B83CB2"/>
    <w:rsid w:val="00B83F6C"/>
    <w:rsid w:val="00B85654"/>
    <w:rsid w:val="00B85A3E"/>
    <w:rsid w:val="00B86B36"/>
    <w:rsid w:val="00B86CCF"/>
    <w:rsid w:val="00B87266"/>
    <w:rsid w:val="00B87508"/>
    <w:rsid w:val="00B875E0"/>
    <w:rsid w:val="00B87F04"/>
    <w:rsid w:val="00B90053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601"/>
    <w:rsid w:val="00B9494F"/>
    <w:rsid w:val="00B9496D"/>
    <w:rsid w:val="00B952AE"/>
    <w:rsid w:val="00B95731"/>
    <w:rsid w:val="00B96B38"/>
    <w:rsid w:val="00B97491"/>
    <w:rsid w:val="00B97A6B"/>
    <w:rsid w:val="00BA038F"/>
    <w:rsid w:val="00BA0428"/>
    <w:rsid w:val="00BA04B9"/>
    <w:rsid w:val="00BA0B0A"/>
    <w:rsid w:val="00BA0E9B"/>
    <w:rsid w:val="00BA2876"/>
    <w:rsid w:val="00BA2B6E"/>
    <w:rsid w:val="00BA4480"/>
    <w:rsid w:val="00BA5A73"/>
    <w:rsid w:val="00BA5C73"/>
    <w:rsid w:val="00BA5F00"/>
    <w:rsid w:val="00BA6E22"/>
    <w:rsid w:val="00BA6EE7"/>
    <w:rsid w:val="00BA7539"/>
    <w:rsid w:val="00BA76E3"/>
    <w:rsid w:val="00BA7AF4"/>
    <w:rsid w:val="00BB0A78"/>
    <w:rsid w:val="00BB19E7"/>
    <w:rsid w:val="00BB1D5B"/>
    <w:rsid w:val="00BB1F94"/>
    <w:rsid w:val="00BB22AE"/>
    <w:rsid w:val="00BB2BEC"/>
    <w:rsid w:val="00BB4793"/>
    <w:rsid w:val="00BB49F4"/>
    <w:rsid w:val="00BB5474"/>
    <w:rsid w:val="00BB5FC2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3232"/>
    <w:rsid w:val="00BC3734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DD"/>
    <w:rsid w:val="00BD0145"/>
    <w:rsid w:val="00BD0187"/>
    <w:rsid w:val="00BD04E7"/>
    <w:rsid w:val="00BD0BF3"/>
    <w:rsid w:val="00BD0CB1"/>
    <w:rsid w:val="00BD150C"/>
    <w:rsid w:val="00BD1576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71F"/>
    <w:rsid w:val="00BD6912"/>
    <w:rsid w:val="00BD6B53"/>
    <w:rsid w:val="00BD7042"/>
    <w:rsid w:val="00BD75DC"/>
    <w:rsid w:val="00BD770E"/>
    <w:rsid w:val="00BD7A4C"/>
    <w:rsid w:val="00BD7C8A"/>
    <w:rsid w:val="00BE073A"/>
    <w:rsid w:val="00BE0CD0"/>
    <w:rsid w:val="00BE11E0"/>
    <w:rsid w:val="00BE1226"/>
    <w:rsid w:val="00BE17F2"/>
    <w:rsid w:val="00BE310D"/>
    <w:rsid w:val="00BE33EC"/>
    <w:rsid w:val="00BE41EE"/>
    <w:rsid w:val="00BE45C8"/>
    <w:rsid w:val="00BE4666"/>
    <w:rsid w:val="00BE5CD3"/>
    <w:rsid w:val="00BE6E5A"/>
    <w:rsid w:val="00BE707A"/>
    <w:rsid w:val="00BE72C8"/>
    <w:rsid w:val="00BF03A7"/>
    <w:rsid w:val="00BF0AF9"/>
    <w:rsid w:val="00BF0BF8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6AE"/>
    <w:rsid w:val="00BF6E00"/>
    <w:rsid w:val="00BF74B4"/>
    <w:rsid w:val="00BF765A"/>
    <w:rsid w:val="00BF7B7C"/>
    <w:rsid w:val="00BF7CD7"/>
    <w:rsid w:val="00C002B6"/>
    <w:rsid w:val="00C00BB2"/>
    <w:rsid w:val="00C014F7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0DD"/>
    <w:rsid w:val="00C04673"/>
    <w:rsid w:val="00C04B07"/>
    <w:rsid w:val="00C0639F"/>
    <w:rsid w:val="00C068D0"/>
    <w:rsid w:val="00C0726A"/>
    <w:rsid w:val="00C07334"/>
    <w:rsid w:val="00C07603"/>
    <w:rsid w:val="00C076D8"/>
    <w:rsid w:val="00C078F6"/>
    <w:rsid w:val="00C07A30"/>
    <w:rsid w:val="00C10A2C"/>
    <w:rsid w:val="00C114B9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BB9"/>
    <w:rsid w:val="00C21544"/>
    <w:rsid w:val="00C21891"/>
    <w:rsid w:val="00C2209D"/>
    <w:rsid w:val="00C2211E"/>
    <w:rsid w:val="00C22720"/>
    <w:rsid w:val="00C22817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DC3"/>
    <w:rsid w:val="00C30072"/>
    <w:rsid w:val="00C30741"/>
    <w:rsid w:val="00C31307"/>
    <w:rsid w:val="00C31898"/>
    <w:rsid w:val="00C319D6"/>
    <w:rsid w:val="00C3272B"/>
    <w:rsid w:val="00C32F98"/>
    <w:rsid w:val="00C330E3"/>
    <w:rsid w:val="00C33A77"/>
    <w:rsid w:val="00C341B5"/>
    <w:rsid w:val="00C343AA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7804"/>
    <w:rsid w:val="00C40148"/>
    <w:rsid w:val="00C4081B"/>
    <w:rsid w:val="00C41129"/>
    <w:rsid w:val="00C422CF"/>
    <w:rsid w:val="00C428C6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2424"/>
    <w:rsid w:val="00C52C96"/>
    <w:rsid w:val="00C539BB"/>
    <w:rsid w:val="00C53C3F"/>
    <w:rsid w:val="00C53F02"/>
    <w:rsid w:val="00C5507E"/>
    <w:rsid w:val="00C552A9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4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57C9"/>
    <w:rsid w:val="00C66B69"/>
    <w:rsid w:val="00C67D44"/>
    <w:rsid w:val="00C7043D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790"/>
    <w:rsid w:val="00C74C94"/>
    <w:rsid w:val="00C750B0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645"/>
    <w:rsid w:val="00C9078A"/>
    <w:rsid w:val="00C90928"/>
    <w:rsid w:val="00C90CDA"/>
    <w:rsid w:val="00C9171F"/>
    <w:rsid w:val="00C91A41"/>
    <w:rsid w:val="00C92348"/>
    <w:rsid w:val="00C94888"/>
    <w:rsid w:val="00C94AAB"/>
    <w:rsid w:val="00C94D84"/>
    <w:rsid w:val="00C94F84"/>
    <w:rsid w:val="00C95419"/>
    <w:rsid w:val="00C95452"/>
    <w:rsid w:val="00C95511"/>
    <w:rsid w:val="00C956E3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5C07"/>
    <w:rsid w:val="00CA6426"/>
    <w:rsid w:val="00CA65A9"/>
    <w:rsid w:val="00CA68DA"/>
    <w:rsid w:val="00CA6A64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994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1D95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6D4C"/>
    <w:rsid w:val="00CE6F59"/>
    <w:rsid w:val="00CE7A4D"/>
    <w:rsid w:val="00CE7C85"/>
    <w:rsid w:val="00CE7E38"/>
    <w:rsid w:val="00CF0193"/>
    <w:rsid w:val="00CF02C1"/>
    <w:rsid w:val="00CF050D"/>
    <w:rsid w:val="00CF0B40"/>
    <w:rsid w:val="00CF105B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3A0"/>
    <w:rsid w:val="00D07478"/>
    <w:rsid w:val="00D07B5A"/>
    <w:rsid w:val="00D07F70"/>
    <w:rsid w:val="00D101DA"/>
    <w:rsid w:val="00D102E7"/>
    <w:rsid w:val="00D10571"/>
    <w:rsid w:val="00D1091F"/>
    <w:rsid w:val="00D10D4A"/>
    <w:rsid w:val="00D10F92"/>
    <w:rsid w:val="00D114E3"/>
    <w:rsid w:val="00D11709"/>
    <w:rsid w:val="00D11AAF"/>
    <w:rsid w:val="00D11AE2"/>
    <w:rsid w:val="00D11BE3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D9"/>
    <w:rsid w:val="00D21D89"/>
    <w:rsid w:val="00D2251A"/>
    <w:rsid w:val="00D22AF6"/>
    <w:rsid w:val="00D22F53"/>
    <w:rsid w:val="00D23FCE"/>
    <w:rsid w:val="00D25212"/>
    <w:rsid w:val="00D25261"/>
    <w:rsid w:val="00D25541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5A07"/>
    <w:rsid w:val="00D35BB0"/>
    <w:rsid w:val="00D36950"/>
    <w:rsid w:val="00D37133"/>
    <w:rsid w:val="00D37273"/>
    <w:rsid w:val="00D376F5"/>
    <w:rsid w:val="00D400C1"/>
    <w:rsid w:val="00D405FE"/>
    <w:rsid w:val="00D417BB"/>
    <w:rsid w:val="00D4195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F48"/>
    <w:rsid w:val="00D448CD"/>
    <w:rsid w:val="00D44E5C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041"/>
    <w:rsid w:val="00D517FA"/>
    <w:rsid w:val="00D5257B"/>
    <w:rsid w:val="00D52CA0"/>
    <w:rsid w:val="00D52CB7"/>
    <w:rsid w:val="00D52EEE"/>
    <w:rsid w:val="00D53421"/>
    <w:rsid w:val="00D537EE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3A69"/>
    <w:rsid w:val="00D63C1C"/>
    <w:rsid w:val="00D64324"/>
    <w:rsid w:val="00D645BF"/>
    <w:rsid w:val="00D6467A"/>
    <w:rsid w:val="00D64AF9"/>
    <w:rsid w:val="00D64E13"/>
    <w:rsid w:val="00D65DA8"/>
    <w:rsid w:val="00D664D7"/>
    <w:rsid w:val="00D666C2"/>
    <w:rsid w:val="00D668E7"/>
    <w:rsid w:val="00D6695B"/>
    <w:rsid w:val="00D66E73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4C6C"/>
    <w:rsid w:val="00D74DB1"/>
    <w:rsid w:val="00D75075"/>
    <w:rsid w:val="00D75200"/>
    <w:rsid w:val="00D752E9"/>
    <w:rsid w:val="00D75C53"/>
    <w:rsid w:val="00D762C7"/>
    <w:rsid w:val="00D764C3"/>
    <w:rsid w:val="00D76941"/>
    <w:rsid w:val="00D76F31"/>
    <w:rsid w:val="00D76FF4"/>
    <w:rsid w:val="00D77430"/>
    <w:rsid w:val="00D777BD"/>
    <w:rsid w:val="00D81202"/>
    <w:rsid w:val="00D8132A"/>
    <w:rsid w:val="00D813E9"/>
    <w:rsid w:val="00D8152D"/>
    <w:rsid w:val="00D81E95"/>
    <w:rsid w:val="00D81EEB"/>
    <w:rsid w:val="00D8211A"/>
    <w:rsid w:val="00D82536"/>
    <w:rsid w:val="00D82B67"/>
    <w:rsid w:val="00D82C7E"/>
    <w:rsid w:val="00D82DAA"/>
    <w:rsid w:val="00D82F2D"/>
    <w:rsid w:val="00D83C02"/>
    <w:rsid w:val="00D84888"/>
    <w:rsid w:val="00D848FD"/>
    <w:rsid w:val="00D84A01"/>
    <w:rsid w:val="00D84C96"/>
    <w:rsid w:val="00D852E9"/>
    <w:rsid w:val="00D8553A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2BA"/>
    <w:rsid w:val="00D93871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04"/>
    <w:rsid w:val="00D97D3E"/>
    <w:rsid w:val="00DA0058"/>
    <w:rsid w:val="00DA11A4"/>
    <w:rsid w:val="00DA1347"/>
    <w:rsid w:val="00DA15CC"/>
    <w:rsid w:val="00DA1867"/>
    <w:rsid w:val="00DA27CA"/>
    <w:rsid w:val="00DA2D1B"/>
    <w:rsid w:val="00DA305A"/>
    <w:rsid w:val="00DA3638"/>
    <w:rsid w:val="00DA3A1B"/>
    <w:rsid w:val="00DA3B18"/>
    <w:rsid w:val="00DA42A4"/>
    <w:rsid w:val="00DA4BA0"/>
    <w:rsid w:val="00DA5C77"/>
    <w:rsid w:val="00DA5E99"/>
    <w:rsid w:val="00DA628D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2FB9"/>
    <w:rsid w:val="00DC3CC2"/>
    <w:rsid w:val="00DC480B"/>
    <w:rsid w:val="00DC4BE2"/>
    <w:rsid w:val="00DC5048"/>
    <w:rsid w:val="00DC5767"/>
    <w:rsid w:val="00DC5E25"/>
    <w:rsid w:val="00DC6247"/>
    <w:rsid w:val="00DC6915"/>
    <w:rsid w:val="00DC6B44"/>
    <w:rsid w:val="00DC6D6F"/>
    <w:rsid w:val="00DC75F9"/>
    <w:rsid w:val="00DC787E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32C2"/>
    <w:rsid w:val="00DE32CC"/>
    <w:rsid w:val="00DE369E"/>
    <w:rsid w:val="00DE46D0"/>
    <w:rsid w:val="00DE5139"/>
    <w:rsid w:val="00DE588F"/>
    <w:rsid w:val="00DE6450"/>
    <w:rsid w:val="00DE6FDA"/>
    <w:rsid w:val="00DE715F"/>
    <w:rsid w:val="00DE76DE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AD4"/>
    <w:rsid w:val="00DF7B5F"/>
    <w:rsid w:val="00E005B0"/>
    <w:rsid w:val="00E00817"/>
    <w:rsid w:val="00E00866"/>
    <w:rsid w:val="00E01021"/>
    <w:rsid w:val="00E011C1"/>
    <w:rsid w:val="00E01907"/>
    <w:rsid w:val="00E01B54"/>
    <w:rsid w:val="00E01F9E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603"/>
    <w:rsid w:val="00E06AE7"/>
    <w:rsid w:val="00E07251"/>
    <w:rsid w:val="00E073DC"/>
    <w:rsid w:val="00E07C6E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417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A18"/>
    <w:rsid w:val="00E14BD3"/>
    <w:rsid w:val="00E165D3"/>
    <w:rsid w:val="00E16687"/>
    <w:rsid w:val="00E16C8E"/>
    <w:rsid w:val="00E1794C"/>
    <w:rsid w:val="00E20978"/>
    <w:rsid w:val="00E2176E"/>
    <w:rsid w:val="00E21916"/>
    <w:rsid w:val="00E21979"/>
    <w:rsid w:val="00E229F5"/>
    <w:rsid w:val="00E230ED"/>
    <w:rsid w:val="00E23E27"/>
    <w:rsid w:val="00E23F58"/>
    <w:rsid w:val="00E23F98"/>
    <w:rsid w:val="00E24430"/>
    <w:rsid w:val="00E246B6"/>
    <w:rsid w:val="00E2521F"/>
    <w:rsid w:val="00E252B4"/>
    <w:rsid w:val="00E260F5"/>
    <w:rsid w:val="00E263D1"/>
    <w:rsid w:val="00E264F5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EA"/>
    <w:rsid w:val="00E3507F"/>
    <w:rsid w:val="00E350C0"/>
    <w:rsid w:val="00E35176"/>
    <w:rsid w:val="00E37CED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29CE"/>
    <w:rsid w:val="00E530AE"/>
    <w:rsid w:val="00E5340C"/>
    <w:rsid w:val="00E53541"/>
    <w:rsid w:val="00E53692"/>
    <w:rsid w:val="00E54090"/>
    <w:rsid w:val="00E546BC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608F1"/>
    <w:rsid w:val="00E60DD0"/>
    <w:rsid w:val="00E60EE6"/>
    <w:rsid w:val="00E6117B"/>
    <w:rsid w:val="00E61A42"/>
    <w:rsid w:val="00E61D8E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769"/>
    <w:rsid w:val="00E6777C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1E9"/>
    <w:rsid w:val="00E733D5"/>
    <w:rsid w:val="00E7351B"/>
    <w:rsid w:val="00E73A04"/>
    <w:rsid w:val="00E73F56"/>
    <w:rsid w:val="00E7405C"/>
    <w:rsid w:val="00E7419A"/>
    <w:rsid w:val="00E745E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8073C"/>
    <w:rsid w:val="00E8112C"/>
    <w:rsid w:val="00E81FCD"/>
    <w:rsid w:val="00E82038"/>
    <w:rsid w:val="00E820B8"/>
    <w:rsid w:val="00E821E6"/>
    <w:rsid w:val="00E822ED"/>
    <w:rsid w:val="00E83038"/>
    <w:rsid w:val="00E831E3"/>
    <w:rsid w:val="00E839A9"/>
    <w:rsid w:val="00E844C6"/>
    <w:rsid w:val="00E845D2"/>
    <w:rsid w:val="00E84CE5"/>
    <w:rsid w:val="00E84DA1"/>
    <w:rsid w:val="00E850F5"/>
    <w:rsid w:val="00E860DB"/>
    <w:rsid w:val="00E8629F"/>
    <w:rsid w:val="00E8754F"/>
    <w:rsid w:val="00E87753"/>
    <w:rsid w:val="00E9016C"/>
    <w:rsid w:val="00E9031D"/>
    <w:rsid w:val="00E9035C"/>
    <w:rsid w:val="00E9076D"/>
    <w:rsid w:val="00E907DF"/>
    <w:rsid w:val="00E9080A"/>
    <w:rsid w:val="00E90BEB"/>
    <w:rsid w:val="00E90DE9"/>
    <w:rsid w:val="00E90FE4"/>
    <w:rsid w:val="00E91295"/>
    <w:rsid w:val="00E91350"/>
    <w:rsid w:val="00E917CD"/>
    <w:rsid w:val="00E91A3A"/>
    <w:rsid w:val="00E91BAD"/>
    <w:rsid w:val="00E92366"/>
    <w:rsid w:val="00E92714"/>
    <w:rsid w:val="00E929BF"/>
    <w:rsid w:val="00E92F0B"/>
    <w:rsid w:val="00E932B5"/>
    <w:rsid w:val="00E94194"/>
    <w:rsid w:val="00E9441F"/>
    <w:rsid w:val="00E9445C"/>
    <w:rsid w:val="00E944EA"/>
    <w:rsid w:val="00E94D1D"/>
    <w:rsid w:val="00E94F39"/>
    <w:rsid w:val="00E9560D"/>
    <w:rsid w:val="00E9596E"/>
    <w:rsid w:val="00E959EC"/>
    <w:rsid w:val="00E95DCD"/>
    <w:rsid w:val="00E95EA3"/>
    <w:rsid w:val="00E96A1C"/>
    <w:rsid w:val="00E96C81"/>
    <w:rsid w:val="00E96CE0"/>
    <w:rsid w:val="00E970F7"/>
    <w:rsid w:val="00E9712E"/>
    <w:rsid w:val="00EA0B81"/>
    <w:rsid w:val="00EA0F05"/>
    <w:rsid w:val="00EA1491"/>
    <w:rsid w:val="00EA1548"/>
    <w:rsid w:val="00EA21C2"/>
    <w:rsid w:val="00EA284A"/>
    <w:rsid w:val="00EA2C5F"/>
    <w:rsid w:val="00EA392F"/>
    <w:rsid w:val="00EA3D5C"/>
    <w:rsid w:val="00EA3F2E"/>
    <w:rsid w:val="00EA4D2B"/>
    <w:rsid w:val="00EA4DF2"/>
    <w:rsid w:val="00EA5C07"/>
    <w:rsid w:val="00EA5CB9"/>
    <w:rsid w:val="00EA5E34"/>
    <w:rsid w:val="00EA6A97"/>
    <w:rsid w:val="00EA6E0A"/>
    <w:rsid w:val="00EA73A0"/>
    <w:rsid w:val="00EA7473"/>
    <w:rsid w:val="00EA7869"/>
    <w:rsid w:val="00EA7CC6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306"/>
    <w:rsid w:val="00EC251E"/>
    <w:rsid w:val="00EC30E8"/>
    <w:rsid w:val="00EC402C"/>
    <w:rsid w:val="00EC440B"/>
    <w:rsid w:val="00EC44F7"/>
    <w:rsid w:val="00EC48E3"/>
    <w:rsid w:val="00EC498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759"/>
    <w:rsid w:val="00ED0C12"/>
    <w:rsid w:val="00ED0F73"/>
    <w:rsid w:val="00ED1326"/>
    <w:rsid w:val="00ED154C"/>
    <w:rsid w:val="00ED15DB"/>
    <w:rsid w:val="00ED1E9E"/>
    <w:rsid w:val="00ED20FD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3C0A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3346"/>
    <w:rsid w:val="00EF3717"/>
    <w:rsid w:val="00EF3904"/>
    <w:rsid w:val="00EF46CA"/>
    <w:rsid w:val="00EF4A3C"/>
    <w:rsid w:val="00EF4BED"/>
    <w:rsid w:val="00EF531C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96E"/>
    <w:rsid w:val="00F06343"/>
    <w:rsid w:val="00F0687E"/>
    <w:rsid w:val="00F06988"/>
    <w:rsid w:val="00F0711E"/>
    <w:rsid w:val="00F0742A"/>
    <w:rsid w:val="00F07610"/>
    <w:rsid w:val="00F10532"/>
    <w:rsid w:val="00F11E38"/>
    <w:rsid w:val="00F123BE"/>
    <w:rsid w:val="00F1277C"/>
    <w:rsid w:val="00F12975"/>
    <w:rsid w:val="00F12E4A"/>
    <w:rsid w:val="00F13168"/>
    <w:rsid w:val="00F132ED"/>
    <w:rsid w:val="00F133BC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DB6"/>
    <w:rsid w:val="00F201C7"/>
    <w:rsid w:val="00F2103E"/>
    <w:rsid w:val="00F21681"/>
    <w:rsid w:val="00F216BB"/>
    <w:rsid w:val="00F21C92"/>
    <w:rsid w:val="00F21EF4"/>
    <w:rsid w:val="00F221D8"/>
    <w:rsid w:val="00F23095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416"/>
    <w:rsid w:val="00F2760D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3B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7438"/>
    <w:rsid w:val="00F3746C"/>
    <w:rsid w:val="00F3759E"/>
    <w:rsid w:val="00F376CE"/>
    <w:rsid w:val="00F37B31"/>
    <w:rsid w:val="00F4062C"/>
    <w:rsid w:val="00F41145"/>
    <w:rsid w:val="00F41160"/>
    <w:rsid w:val="00F41762"/>
    <w:rsid w:val="00F4201A"/>
    <w:rsid w:val="00F42D28"/>
    <w:rsid w:val="00F43A28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2527"/>
    <w:rsid w:val="00F5289A"/>
    <w:rsid w:val="00F52A81"/>
    <w:rsid w:val="00F5313F"/>
    <w:rsid w:val="00F531B2"/>
    <w:rsid w:val="00F533AA"/>
    <w:rsid w:val="00F53875"/>
    <w:rsid w:val="00F53969"/>
    <w:rsid w:val="00F53A51"/>
    <w:rsid w:val="00F5440D"/>
    <w:rsid w:val="00F5470A"/>
    <w:rsid w:val="00F5488E"/>
    <w:rsid w:val="00F54DF7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C12"/>
    <w:rsid w:val="00F61065"/>
    <w:rsid w:val="00F61C23"/>
    <w:rsid w:val="00F62133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BFD"/>
    <w:rsid w:val="00F66FD1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6EC"/>
    <w:rsid w:val="00F758F8"/>
    <w:rsid w:val="00F75A4B"/>
    <w:rsid w:val="00F7602F"/>
    <w:rsid w:val="00F7626A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5976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46A"/>
    <w:rsid w:val="00FA35F0"/>
    <w:rsid w:val="00FA3630"/>
    <w:rsid w:val="00FA3A6B"/>
    <w:rsid w:val="00FA3B12"/>
    <w:rsid w:val="00FA3FED"/>
    <w:rsid w:val="00FA5040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428"/>
    <w:rsid w:val="00FB3458"/>
    <w:rsid w:val="00FB42CF"/>
    <w:rsid w:val="00FB4C20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F12"/>
    <w:rsid w:val="00FC14A1"/>
    <w:rsid w:val="00FC223B"/>
    <w:rsid w:val="00FC282E"/>
    <w:rsid w:val="00FC3473"/>
    <w:rsid w:val="00FC375F"/>
    <w:rsid w:val="00FC37F3"/>
    <w:rsid w:val="00FC43D7"/>
    <w:rsid w:val="00FC45FF"/>
    <w:rsid w:val="00FC4742"/>
    <w:rsid w:val="00FC4B08"/>
    <w:rsid w:val="00FC4C11"/>
    <w:rsid w:val="00FC4ECD"/>
    <w:rsid w:val="00FC582D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49EA"/>
    <w:rsid w:val="00FD51CC"/>
    <w:rsid w:val="00FD58F1"/>
    <w:rsid w:val="00FD5B4C"/>
    <w:rsid w:val="00FD5B92"/>
    <w:rsid w:val="00FD5EC0"/>
    <w:rsid w:val="00FD5FBA"/>
    <w:rsid w:val="00FD60FE"/>
    <w:rsid w:val="00FD62B9"/>
    <w:rsid w:val="00FD72DC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7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A3E"/>
    <w:pPr>
      <w:spacing w:after="24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91.png"/><Relationship Id="rId21" Type="http://schemas.microsoft.com/office/2007/relationships/hdphoto" Target="media/hdphoto4.wdp"/><Relationship Id="rId42" Type="http://schemas.openxmlformats.org/officeDocument/2006/relationships/image" Target="media/image26.png"/><Relationship Id="rId63" Type="http://schemas.openxmlformats.org/officeDocument/2006/relationships/image" Target="media/image39.png"/><Relationship Id="rId84" Type="http://schemas.openxmlformats.org/officeDocument/2006/relationships/image" Target="media/image59.png"/><Relationship Id="rId16" Type="http://schemas.openxmlformats.org/officeDocument/2006/relationships/image" Target="media/image5.png"/><Relationship Id="rId107" Type="http://schemas.openxmlformats.org/officeDocument/2006/relationships/image" Target="media/image81.png"/><Relationship Id="rId11" Type="http://schemas.openxmlformats.org/officeDocument/2006/relationships/image" Target="media/image1.png"/><Relationship Id="rId32" Type="http://schemas.openxmlformats.org/officeDocument/2006/relationships/image" Target="media/image16.png"/><Relationship Id="rId37" Type="http://schemas.openxmlformats.org/officeDocument/2006/relationships/image" Target="media/image21.svg"/><Relationship Id="rId53" Type="http://schemas.openxmlformats.org/officeDocument/2006/relationships/image" Target="media/image34.png"/><Relationship Id="rId58" Type="http://schemas.microsoft.com/office/2007/relationships/hdphoto" Target="media/hdphoto12.wdp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102" Type="http://schemas.openxmlformats.org/officeDocument/2006/relationships/image" Target="media/image76.png"/><Relationship Id="rId123" Type="http://schemas.openxmlformats.org/officeDocument/2006/relationships/image" Target="media/image97.png"/><Relationship Id="rId128" Type="http://schemas.openxmlformats.org/officeDocument/2006/relationships/image" Target="media/image102.png"/><Relationship Id="rId5" Type="http://schemas.openxmlformats.org/officeDocument/2006/relationships/numbering" Target="numbering.xml"/><Relationship Id="rId90" Type="http://schemas.openxmlformats.org/officeDocument/2006/relationships/image" Target="media/image65.png"/><Relationship Id="rId95" Type="http://schemas.openxmlformats.org/officeDocument/2006/relationships/image" Target="media/image69.png"/><Relationship Id="rId22" Type="http://schemas.openxmlformats.org/officeDocument/2006/relationships/image" Target="media/image8.png"/><Relationship Id="rId27" Type="http://schemas.openxmlformats.org/officeDocument/2006/relationships/image" Target="media/image11.png"/><Relationship Id="rId43" Type="http://schemas.openxmlformats.org/officeDocument/2006/relationships/image" Target="media/image27.svg"/><Relationship Id="rId48" Type="http://schemas.microsoft.com/office/2007/relationships/hdphoto" Target="media/hdphoto7.wdp"/><Relationship Id="rId64" Type="http://schemas.microsoft.com/office/2007/relationships/hdphoto" Target="media/hdphoto15.wdp"/><Relationship Id="rId69" Type="http://schemas.openxmlformats.org/officeDocument/2006/relationships/image" Target="media/image44.png"/><Relationship Id="rId113" Type="http://schemas.openxmlformats.org/officeDocument/2006/relationships/image" Target="media/image87.png"/><Relationship Id="rId118" Type="http://schemas.openxmlformats.org/officeDocument/2006/relationships/image" Target="media/image92.png"/><Relationship Id="rId134" Type="http://schemas.openxmlformats.org/officeDocument/2006/relationships/footer" Target="footer1.xml"/><Relationship Id="rId80" Type="http://schemas.openxmlformats.org/officeDocument/2006/relationships/image" Target="media/image55.png"/><Relationship Id="rId85" Type="http://schemas.openxmlformats.org/officeDocument/2006/relationships/image" Target="media/image60.png"/><Relationship Id="rId12" Type="http://schemas.openxmlformats.org/officeDocument/2006/relationships/image" Target="media/image2.svg"/><Relationship Id="rId17" Type="http://schemas.microsoft.com/office/2007/relationships/hdphoto" Target="media/hdphoto2.wdp"/><Relationship Id="rId33" Type="http://schemas.openxmlformats.org/officeDocument/2006/relationships/image" Target="media/image17.png"/><Relationship Id="rId38" Type="http://schemas.openxmlformats.org/officeDocument/2006/relationships/image" Target="media/image22.tiff"/><Relationship Id="rId59" Type="http://schemas.openxmlformats.org/officeDocument/2006/relationships/image" Target="media/image37.png"/><Relationship Id="rId103" Type="http://schemas.openxmlformats.org/officeDocument/2006/relationships/image" Target="media/image77.png"/><Relationship Id="rId108" Type="http://schemas.openxmlformats.org/officeDocument/2006/relationships/image" Target="media/image82.png"/><Relationship Id="rId124" Type="http://schemas.openxmlformats.org/officeDocument/2006/relationships/image" Target="media/image98.png"/><Relationship Id="rId129" Type="http://schemas.openxmlformats.org/officeDocument/2006/relationships/image" Target="media/image103.png"/><Relationship Id="rId54" Type="http://schemas.microsoft.com/office/2007/relationships/hdphoto" Target="media/hdphoto10.wdp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91" Type="http://schemas.microsoft.com/office/2007/relationships/hdphoto" Target="media/hdphoto16.wdp"/><Relationship Id="rId96" Type="http://schemas.openxmlformats.org/officeDocument/2006/relationships/image" Target="media/image70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openxmlformats.org/officeDocument/2006/relationships/image" Target="media/image9.png"/><Relationship Id="rId28" Type="http://schemas.openxmlformats.org/officeDocument/2006/relationships/image" Target="media/image12.png"/><Relationship Id="rId49" Type="http://schemas.openxmlformats.org/officeDocument/2006/relationships/image" Target="media/image32.png"/><Relationship Id="rId114" Type="http://schemas.openxmlformats.org/officeDocument/2006/relationships/image" Target="media/image88.png"/><Relationship Id="rId119" Type="http://schemas.openxmlformats.org/officeDocument/2006/relationships/image" Target="media/image93.png"/><Relationship Id="rId44" Type="http://schemas.openxmlformats.org/officeDocument/2006/relationships/image" Target="media/image28.png"/><Relationship Id="rId60" Type="http://schemas.microsoft.com/office/2007/relationships/hdphoto" Target="media/hdphoto13.wdp"/><Relationship Id="rId65" Type="http://schemas.openxmlformats.org/officeDocument/2006/relationships/image" Target="media/image40.png"/><Relationship Id="rId81" Type="http://schemas.openxmlformats.org/officeDocument/2006/relationships/image" Target="media/image56.png"/><Relationship Id="rId86" Type="http://schemas.openxmlformats.org/officeDocument/2006/relationships/image" Target="media/image61.png"/><Relationship Id="rId130" Type="http://schemas.openxmlformats.org/officeDocument/2006/relationships/image" Target="media/image104.jpeg"/><Relationship Id="rId135" Type="http://schemas.openxmlformats.org/officeDocument/2006/relationships/fontTable" Target="fontTable.xml"/><Relationship Id="rId13" Type="http://schemas.openxmlformats.org/officeDocument/2006/relationships/image" Target="media/image3.tiff"/><Relationship Id="rId18" Type="http://schemas.openxmlformats.org/officeDocument/2006/relationships/image" Target="media/image6.png"/><Relationship Id="rId39" Type="http://schemas.openxmlformats.org/officeDocument/2006/relationships/image" Target="media/image23.png"/><Relationship Id="rId109" Type="http://schemas.openxmlformats.org/officeDocument/2006/relationships/image" Target="media/image83.png"/><Relationship Id="rId34" Type="http://schemas.openxmlformats.org/officeDocument/2006/relationships/image" Target="media/image18.png"/><Relationship Id="rId50" Type="http://schemas.microsoft.com/office/2007/relationships/hdphoto" Target="media/hdphoto8.wdp"/><Relationship Id="rId55" Type="http://schemas.openxmlformats.org/officeDocument/2006/relationships/image" Target="media/image35.png"/><Relationship Id="rId76" Type="http://schemas.openxmlformats.org/officeDocument/2006/relationships/image" Target="media/image51.png"/><Relationship Id="rId97" Type="http://schemas.openxmlformats.org/officeDocument/2006/relationships/image" Target="media/image71.png"/><Relationship Id="rId104" Type="http://schemas.openxmlformats.org/officeDocument/2006/relationships/image" Target="media/image78.png"/><Relationship Id="rId120" Type="http://schemas.openxmlformats.org/officeDocument/2006/relationships/image" Target="media/image94.png"/><Relationship Id="rId125" Type="http://schemas.openxmlformats.org/officeDocument/2006/relationships/image" Target="media/image99.png"/><Relationship Id="rId7" Type="http://schemas.openxmlformats.org/officeDocument/2006/relationships/settings" Target="settings.xml"/><Relationship Id="rId71" Type="http://schemas.openxmlformats.org/officeDocument/2006/relationships/image" Target="media/image46.png"/><Relationship Id="rId92" Type="http://schemas.openxmlformats.org/officeDocument/2006/relationships/image" Target="media/image66.png"/><Relationship Id="rId2" Type="http://schemas.openxmlformats.org/officeDocument/2006/relationships/customXml" Target="../customXml/item2.xml"/><Relationship Id="rId29" Type="http://schemas.openxmlformats.org/officeDocument/2006/relationships/image" Target="media/image13.png"/><Relationship Id="rId24" Type="http://schemas.microsoft.com/office/2007/relationships/hdphoto" Target="media/hdphoto5.wdp"/><Relationship Id="rId40" Type="http://schemas.openxmlformats.org/officeDocument/2006/relationships/image" Target="media/image24.svg"/><Relationship Id="rId45" Type="http://schemas.openxmlformats.org/officeDocument/2006/relationships/image" Target="media/image29.png"/><Relationship Id="rId66" Type="http://schemas.openxmlformats.org/officeDocument/2006/relationships/image" Target="media/image41.png"/><Relationship Id="rId87" Type="http://schemas.openxmlformats.org/officeDocument/2006/relationships/image" Target="media/image62.png"/><Relationship Id="rId110" Type="http://schemas.openxmlformats.org/officeDocument/2006/relationships/image" Target="media/image84.png"/><Relationship Id="rId115" Type="http://schemas.openxmlformats.org/officeDocument/2006/relationships/image" Target="media/image89.png"/><Relationship Id="rId131" Type="http://schemas.openxmlformats.org/officeDocument/2006/relationships/image" Target="media/image105.tiff"/><Relationship Id="rId136" Type="http://schemas.openxmlformats.org/officeDocument/2006/relationships/glossaryDocument" Target="glossary/document.xml"/><Relationship Id="rId61" Type="http://schemas.openxmlformats.org/officeDocument/2006/relationships/image" Target="media/image38.png"/><Relationship Id="rId82" Type="http://schemas.openxmlformats.org/officeDocument/2006/relationships/image" Target="media/image57.png"/><Relationship Id="rId19" Type="http://schemas.microsoft.com/office/2007/relationships/hdphoto" Target="media/hdphoto3.wdp"/><Relationship Id="rId14" Type="http://schemas.openxmlformats.org/officeDocument/2006/relationships/image" Target="media/image4.png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56" Type="http://schemas.microsoft.com/office/2007/relationships/hdphoto" Target="media/hdphoto11.wdp"/><Relationship Id="rId77" Type="http://schemas.openxmlformats.org/officeDocument/2006/relationships/image" Target="media/image52.png"/><Relationship Id="rId100" Type="http://schemas.openxmlformats.org/officeDocument/2006/relationships/image" Target="media/image74.png"/><Relationship Id="rId105" Type="http://schemas.openxmlformats.org/officeDocument/2006/relationships/image" Target="media/image79.png"/><Relationship Id="rId126" Type="http://schemas.openxmlformats.org/officeDocument/2006/relationships/image" Target="media/image100.png"/><Relationship Id="rId8" Type="http://schemas.openxmlformats.org/officeDocument/2006/relationships/webSettings" Target="webSettings.xml"/><Relationship Id="rId51" Type="http://schemas.openxmlformats.org/officeDocument/2006/relationships/image" Target="media/image33.png"/><Relationship Id="rId72" Type="http://schemas.openxmlformats.org/officeDocument/2006/relationships/image" Target="media/image47.png"/><Relationship Id="rId93" Type="http://schemas.openxmlformats.org/officeDocument/2006/relationships/image" Target="media/image67.png"/><Relationship Id="rId98" Type="http://schemas.openxmlformats.org/officeDocument/2006/relationships/image" Target="media/image72.png"/><Relationship Id="rId121" Type="http://schemas.openxmlformats.org/officeDocument/2006/relationships/image" Target="media/image95.png"/><Relationship Id="rId3" Type="http://schemas.openxmlformats.org/officeDocument/2006/relationships/customXml" Target="../customXml/item3.xml"/><Relationship Id="rId25" Type="http://schemas.openxmlformats.org/officeDocument/2006/relationships/image" Target="media/image10.png"/><Relationship Id="rId46" Type="http://schemas.openxmlformats.org/officeDocument/2006/relationships/image" Target="media/image30.png"/><Relationship Id="rId67" Type="http://schemas.openxmlformats.org/officeDocument/2006/relationships/image" Target="media/image42.png"/><Relationship Id="rId116" Type="http://schemas.openxmlformats.org/officeDocument/2006/relationships/image" Target="media/image90.png"/><Relationship Id="rId137" Type="http://schemas.openxmlformats.org/officeDocument/2006/relationships/theme" Target="theme/theme1.xml"/><Relationship Id="rId20" Type="http://schemas.openxmlformats.org/officeDocument/2006/relationships/image" Target="media/image7.png"/><Relationship Id="rId41" Type="http://schemas.openxmlformats.org/officeDocument/2006/relationships/image" Target="media/image25.tiff"/><Relationship Id="rId62" Type="http://schemas.microsoft.com/office/2007/relationships/hdphoto" Target="media/hdphoto14.wdp"/><Relationship Id="rId83" Type="http://schemas.openxmlformats.org/officeDocument/2006/relationships/image" Target="media/image58.png"/><Relationship Id="rId88" Type="http://schemas.openxmlformats.org/officeDocument/2006/relationships/image" Target="media/image63.png"/><Relationship Id="rId111" Type="http://schemas.openxmlformats.org/officeDocument/2006/relationships/image" Target="media/image85.png"/><Relationship Id="rId132" Type="http://schemas.openxmlformats.org/officeDocument/2006/relationships/image" Target="media/image106.png"/><Relationship Id="rId15" Type="http://schemas.microsoft.com/office/2007/relationships/hdphoto" Target="media/hdphoto1.wdp"/><Relationship Id="rId36" Type="http://schemas.openxmlformats.org/officeDocument/2006/relationships/image" Target="media/image20.png"/><Relationship Id="rId57" Type="http://schemas.openxmlformats.org/officeDocument/2006/relationships/image" Target="media/image36.png"/><Relationship Id="rId106" Type="http://schemas.openxmlformats.org/officeDocument/2006/relationships/image" Target="media/image80.png"/><Relationship Id="rId127" Type="http://schemas.openxmlformats.org/officeDocument/2006/relationships/image" Target="media/image101.png"/><Relationship Id="rId10" Type="http://schemas.openxmlformats.org/officeDocument/2006/relationships/endnotes" Target="endnotes.xml"/><Relationship Id="rId31" Type="http://schemas.openxmlformats.org/officeDocument/2006/relationships/image" Target="media/image15.png"/><Relationship Id="rId52" Type="http://schemas.microsoft.com/office/2007/relationships/hdphoto" Target="media/hdphoto9.wdp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94" Type="http://schemas.openxmlformats.org/officeDocument/2006/relationships/image" Target="media/image68.png"/><Relationship Id="rId99" Type="http://schemas.openxmlformats.org/officeDocument/2006/relationships/image" Target="media/image73.png"/><Relationship Id="rId101" Type="http://schemas.openxmlformats.org/officeDocument/2006/relationships/image" Target="media/image75.png"/><Relationship Id="rId122" Type="http://schemas.openxmlformats.org/officeDocument/2006/relationships/image" Target="media/image96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microsoft.com/office/2007/relationships/hdphoto" Target="media/hdphoto6.wdp"/><Relationship Id="rId47" Type="http://schemas.openxmlformats.org/officeDocument/2006/relationships/image" Target="media/image31.png"/><Relationship Id="rId68" Type="http://schemas.openxmlformats.org/officeDocument/2006/relationships/image" Target="media/image43.png"/><Relationship Id="rId89" Type="http://schemas.openxmlformats.org/officeDocument/2006/relationships/image" Target="media/image64.png"/><Relationship Id="rId112" Type="http://schemas.openxmlformats.org/officeDocument/2006/relationships/image" Target="media/image86.png"/><Relationship Id="rId133" Type="http://schemas.openxmlformats.org/officeDocument/2006/relationships/image" Target="media/image107.tif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F4E3936EFD4761B6A5DAAC1A97708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D2FB80-A922-4118-BC1C-13765A11C39F}"/>
      </w:docPartPr>
      <w:docPartBody>
        <w:p w:rsidR="00EA0B81" w:rsidRDefault="00BF03A7" w:rsidP="00BF03A7">
          <w:pPr>
            <w:pStyle w:val="3EF4E3936EFD4761B6A5DAAC1A97708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157C7450F9044CD87FA60AFBA9B4D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AB5104-4432-4C96-9BC4-93A5C309B142}"/>
      </w:docPartPr>
      <w:docPartBody>
        <w:p w:rsidR="00B25BEB" w:rsidRDefault="00B379F5" w:rsidP="00B379F5">
          <w:pPr>
            <w:pStyle w:val="0157C7450F9044CD87FA60AFBA9B4D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2431B0C647E4D008A92740E3253BF2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244759-F0C1-4BBB-B4F4-482A300CDADB}"/>
      </w:docPartPr>
      <w:docPartBody>
        <w:p w:rsidR="00560A5D" w:rsidRDefault="006A1E91" w:rsidP="006A1E91">
          <w:pPr>
            <w:pStyle w:val="D2431B0C647E4D008A92740E3253BF2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57025751B44E9AB76C332E5A08220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FC3DDC-E2FD-495B-BAA5-F7D65A0A54C1}"/>
      </w:docPartPr>
      <w:docPartBody>
        <w:p w:rsidR="005253A2" w:rsidRDefault="00E74182" w:rsidP="00E74182">
          <w:pPr>
            <w:pStyle w:val="E657025751B44E9AB76C332E5A08220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D7794E9B304118A14280D75B8F69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ADD4E16-6833-42C3-A1CD-1B640CF47D80}"/>
      </w:docPartPr>
      <w:docPartBody>
        <w:p w:rsidR="00CD394F" w:rsidRDefault="00AE55BE" w:rsidP="00AE55BE">
          <w:pPr>
            <w:pStyle w:val="63D7794E9B304118A14280D75B8F694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0E92F06D74496FAFBD5CD3E707136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0FAC59-1A23-42B0-B75C-ACD8CDC2B9A2}"/>
      </w:docPartPr>
      <w:docPartBody>
        <w:p w:rsidR="00CD394F" w:rsidRDefault="00AE55BE" w:rsidP="00AE55BE">
          <w:pPr>
            <w:pStyle w:val="870E92F06D74496FAFBD5CD3E707136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20EB6"/>
    <w:rsid w:val="00044469"/>
    <w:rsid w:val="000648F0"/>
    <w:rsid w:val="0007362A"/>
    <w:rsid w:val="000E0CA2"/>
    <w:rsid w:val="000E3DBA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D1B2A"/>
    <w:rsid w:val="00342B71"/>
    <w:rsid w:val="003834AA"/>
    <w:rsid w:val="0038485A"/>
    <w:rsid w:val="003A0671"/>
    <w:rsid w:val="003D2010"/>
    <w:rsid w:val="00420829"/>
    <w:rsid w:val="0042579B"/>
    <w:rsid w:val="004350B8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956B9"/>
    <w:rsid w:val="005B0652"/>
    <w:rsid w:val="005D0E77"/>
    <w:rsid w:val="005D6120"/>
    <w:rsid w:val="006251EE"/>
    <w:rsid w:val="006428FE"/>
    <w:rsid w:val="00652773"/>
    <w:rsid w:val="00681FC4"/>
    <w:rsid w:val="006A1E91"/>
    <w:rsid w:val="006C1770"/>
    <w:rsid w:val="006E2F97"/>
    <w:rsid w:val="00700C4F"/>
    <w:rsid w:val="00762785"/>
    <w:rsid w:val="00790AD1"/>
    <w:rsid w:val="00794243"/>
    <w:rsid w:val="007B17FA"/>
    <w:rsid w:val="007F62A8"/>
    <w:rsid w:val="00822EE4"/>
    <w:rsid w:val="00883673"/>
    <w:rsid w:val="00886699"/>
    <w:rsid w:val="008E7A7A"/>
    <w:rsid w:val="009032AA"/>
    <w:rsid w:val="0091354B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D476E"/>
    <w:rsid w:val="00AE55BE"/>
    <w:rsid w:val="00B234BF"/>
    <w:rsid w:val="00B25BEB"/>
    <w:rsid w:val="00B34312"/>
    <w:rsid w:val="00B379F5"/>
    <w:rsid w:val="00B4190D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CD394F"/>
    <w:rsid w:val="00CD7A38"/>
    <w:rsid w:val="00D03D22"/>
    <w:rsid w:val="00D46128"/>
    <w:rsid w:val="00D72A8C"/>
    <w:rsid w:val="00DD159E"/>
    <w:rsid w:val="00E22952"/>
    <w:rsid w:val="00E74182"/>
    <w:rsid w:val="00EA0B81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E55BE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  <w:style w:type="paragraph" w:customStyle="1" w:styleId="63D7794E9B304118A14280D75B8F6949">
    <w:name w:val="63D7794E9B304118A14280D75B8F6949"/>
    <w:rsid w:val="00AE55BE"/>
  </w:style>
  <w:style w:type="paragraph" w:customStyle="1" w:styleId="870E92F06D74496FAFBD5CD3E7071369">
    <w:name w:val="870E92F06D74496FAFBD5CD3E7071369"/>
    <w:rsid w:val="00AE55B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1" ma:contentTypeDescription="Create a new document." ma:contentTypeScope="" ma:versionID="380cfa20d1fc6e3f17c4234098ca9a2e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89a71fa493a44b573b8c7dbbe9311437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DA446-F33F-41DD-A29E-478BF08D01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8</TotalTime>
  <Pages>24</Pages>
  <Words>113463</Words>
  <Characters>646744</Characters>
  <Application>Microsoft Office Word</Application>
  <DocSecurity>0</DocSecurity>
  <Lines>5389</Lines>
  <Paragraphs>15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86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87</cp:revision>
  <cp:lastPrinted>2021-10-12T21:07:00Z</cp:lastPrinted>
  <dcterms:created xsi:type="dcterms:W3CDTF">2021-12-16T05:01:00Z</dcterms:created>
  <dcterms:modified xsi:type="dcterms:W3CDTF">2022-05-26T05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0">
    <vt:lpwstr>e8fd9e97-1859-44db-82cf-cfd14b5e1332</vt:lpwstr>
  </property>
  <property fmtid="{D5CDD505-2E9C-101B-9397-08002B2CF9AE}" pid="5" name="CitaviDocumentProperty_1">
    <vt:lpwstr>6.10.0.0</vt:lpwstr>
  </property>
  <property fmtid="{D5CDD505-2E9C-101B-9397-08002B2CF9AE}" pid="6" name="CitaviDocumentProperty_6">
    <vt:lpwstr>False</vt:lpwstr>
  </property>
  <property fmtid="{D5CDD505-2E9C-101B-9397-08002B2CF9AE}" pid="7" name="CitaviDocumentProperty_8">
    <vt:lpwstr>C:\Users\Lenovo\Documents\Citavi 6\Projects\paper_2_urban_projection\paper_2_urban_projection.ctv6</vt:lpwstr>
  </property>
</Properties>
</file>